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05A30349" w14:textId="20C9977E" w:rsidR="0048706E" w:rsidRDefault="0048706E" w:rsidP="0048706E">
      <w:pPr>
        <w:spacing w:after="0" w:line="240" w:lineRule="auto"/>
        <w:jc w:val="center"/>
        <w:rPr>
          <w14:textOutline w14:w="0" w14:cap="flat" w14:cmpd="sng" w14:algn="ctr">
            <w14:noFill/>
            <w14:prstDash w14:val="solid"/>
            <w14:round/>
          </w14:textOutline>
        </w:rPr>
      </w:pPr>
      <w:r>
        <w:rPr>
          <w14:textOutline w14:w="0" w14:cap="flat" w14:cmpd="sng" w14:algn="ctr">
            <w14:noFill/>
            <w14:prstDash w14:val="solid"/>
            <w14:round/>
          </w14:textOutline>
        </w:rPr>
        <w:t>Supplemental File</w:t>
      </w:r>
    </w:p>
    <w:p w14:paraId="76526FC6" w14:textId="77777777" w:rsidR="0048706E" w:rsidRDefault="0048706E" w:rsidP="00603E6B">
      <w:pPr>
        <w:spacing w:after="0" w:line="240" w:lineRule="auto"/>
        <w:jc w:val="both"/>
        <w:rPr>
          <w14:textOutline w14:w="0" w14:cap="flat" w14:cmpd="sng" w14:algn="ctr">
            <w14:noFill/>
            <w14:prstDash w14:val="solid"/>
            <w14:round/>
          </w14:textOutline>
        </w:rPr>
      </w:pPr>
    </w:p>
    <w:p w14:paraId="05C3D4F3" w14:textId="23DB8572" w:rsidR="00603E6B" w:rsidRDefault="00603E6B" w:rsidP="00603E6B">
      <w:pPr>
        <w:spacing w:after="0" w:line="240" w:lineRule="auto"/>
        <w:jc w:val="both"/>
        <w:rPr>
          <w14:textOutline w14:w="0" w14:cap="flat" w14:cmpd="sng" w14:algn="ctr">
            <w14:noFill/>
            <w14:prstDash w14:val="solid"/>
            <w14:round/>
          </w14:textOutline>
        </w:rPr>
      </w:pPr>
      <w:r w:rsidRPr="000F32FD">
        <w:rPr>
          <w14:textOutline w14:w="0" w14:cap="flat" w14:cmpd="sng" w14:algn="ctr">
            <w14:noFill/>
            <w14:prstDash w14:val="solid"/>
            <w14:round/>
          </w14:textOutline>
        </w:rPr>
        <w:t>Distinctive properties of the prion protein in the brain and retina</w:t>
      </w:r>
      <w:r w:rsidR="000F5DB7">
        <w:rPr>
          <w14:textOutline w14:w="0" w14:cap="flat" w14:cmpd="sng" w14:algn="ctr">
            <w14:noFill/>
            <w14:prstDash w14:val="solid"/>
            <w14:round/>
          </w14:textOutline>
        </w:rPr>
        <w:t xml:space="preserve"> in the</w:t>
      </w:r>
      <w:r w:rsidRPr="000F32FD">
        <w:rPr>
          <w14:textOutline w14:w="0" w14:cap="flat" w14:cmpd="sng" w14:algn="ctr">
            <w14:noFill/>
            <w14:prstDash w14:val="solid"/>
            <w14:round/>
          </w14:textOutline>
        </w:rPr>
        <w:t xml:space="preserve"> amyloidosis associated with the </w:t>
      </w:r>
      <w:r w:rsidRPr="000F5DB7">
        <w:rPr>
          <w:i/>
          <w:iCs/>
          <w14:textOutline w14:w="0" w14:cap="flat" w14:cmpd="sng" w14:algn="ctr">
            <w14:noFill/>
            <w14:prstDash w14:val="solid"/>
            <w14:round/>
          </w14:textOutline>
        </w:rPr>
        <w:t>PRNP</w:t>
      </w:r>
      <w:r w:rsidRPr="000F32FD">
        <w:rPr>
          <w14:textOutline w14:w="0" w14:cap="flat" w14:cmpd="sng" w14:algn="ctr">
            <w14:noFill/>
            <w14:prstDash w14:val="solid"/>
            <w14:round/>
          </w14:textOutline>
        </w:rPr>
        <w:t xml:space="preserve"> F198S Mutation</w:t>
      </w:r>
    </w:p>
    <w:p w14:paraId="2A9D0A21" w14:textId="77777777" w:rsidR="00603E6B" w:rsidRDefault="00603E6B" w:rsidP="00603E6B">
      <w:pPr>
        <w:spacing w:after="0" w:line="240" w:lineRule="auto"/>
        <w:jc w:val="both"/>
        <w:rPr>
          <w14:textOutline w14:w="0" w14:cap="flat" w14:cmpd="sng" w14:algn="ctr">
            <w14:noFill/>
            <w14:prstDash w14:val="solid"/>
            <w14:round/>
          </w14:textOutline>
        </w:rPr>
      </w:pPr>
    </w:p>
    <w:p w14:paraId="377D28D1" w14:textId="50216033" w:rsidR="00603E6B" w:rsidRDefault="00603E6B" w:rsidP="00603E6B">
      <w:pPr>
        <w:spacing w:after="0" w:line="240" w:lineRule="auto"/>
      </w:pPr>
      <w:r>
        <w:t xml:space="preserve">Acta </w:t>
      </w:r>
      <w:proofErr w:type="spellStart"/>
      <w:r>
        <w:t>Neuropathologica</w:t>
      </w:r>
      <w:proofErr w:type="spellEnd"/>
    </w:p>
    <w:p w14:paraId="5477AD3B" w14:textId="77777777" w:rsidR="00603E6B" w:rsidRDefault="00603E6B" w:rsidP="00603E6B">
      <w:pPr>
        <w:spacing w:after="0" w:line="240" w:lineRule="auto"/>
        <w:jc w:val="both"/>
        <w:rPr>
          <w:bCs/>
          <w:color w:val="000000"/>
        </w:rPr>
      </w:pPr>
    </w:p>
    <w:p w14:paraId="15BD2DE2" w14:textId="6DA33559" w:rsidR="00603E6B" w:rsidRPr="00BE06D3" w:rsidRDefault="00603E6B" w:rsidP="00603E6B">
      <w:pPr>
        <w:spacing w:after="0" w:line="240" w:lineRule="auto"/>
        <w:jc w:val="both"/>
        <w:rPr>
          <w:bCs/>
        </w:rPr>
      </w:pPr>
      <w:r w:rsidRPr="00BE06D3">
        <w:rPr>
          <w:bCs/>
          <w:color w:val="000000"/>
        </w:rPr>
        <w:t>Bernardino Ghetti</w:t>
      </w:r>
      <w:r w:rsidRPr="00BE06D3">
        <w:rPr>
          <w:bCs/>
          <w:color w:val="000000"/>
          <w:vertAlign w:val="superscript"/>
        </w:rPr>
        <w:t>1</w:t>
      </w:r>
      <w:r w:rsidRPr="00BE06D3">
        <w:rPr>
          <w:color w:val="000000"/>
        </w:rPr>
        <w:t xml:space="preserve">, </w:t>
      </w:r>
      <w:r w:rsidRPr="00BE06D3">
        <w:t>Bradley S. Glazier</w:t>
      </w:r>
      <w:r w:rsidRPr="00BE06D3">
        <w:rPr>
          <w:vertAlign w:val="superscript"/>
        </w:rPr>
        <w:t>1</w:t>
      </w:r>
      <w:r w:rsidRPr="00BE06D3">
        <w:t>, Michele Fiorini</w:t>
      </w:r>
      <w:r w:rsidRPr="00BE06D3">
        <w:rPr>
          <w:vertAlign w:val="superscript"/>
        </w:rPr>
        <w:t>2</w:t>
      </w:r>
      <w:r w:rsidRPr="00BE06D3">
        <w:t xml:space="preserve">, </w:t>
      </w:r>
      <w:r w:rsidR="001E0FF4" w:rsidRPr="00BE06D3">
        <w:t>Max Jacobsen</w:t>
      </w:r>
      <w:proofErr w:type="gramStart"/>
      <w:r w:rsidR="001E0FF4" w:rsidRPr="00BE06D3">
        <w:rPr>
          <w:vertAlign w:val="superscript"/>
        </w:rPr>
        <w:t>1</w:t>
      </w:r>
      <w:r w:rsidR="001E0FF4" w:rsidRPr="00BE06D3">
        <w:t>,</w:t>
      </w:r>
      <w:r w:rsidRPr="00BE06D3">
        <w:t>Kathy</w:t>
      </w:r>
      <w:proofErr w:type="gramEnd"/>
      <w:r w:rsidRPr="00BE06D3">
        <w:t xml:space="preserve"> L. Newell</w:t>
      </w:r>
      <w:r w:rsidRPr="00BE06D3">
        <w:rPr>
          <w:bCs/>
          <w:vertAlign w:val="superscript"/>
        </w:rPr>
        <w:t>1</w:t>
      </w:r>
      <w:r w:rsidRPr="00BE06D3">
        <w:t>, José M. Bonnin</w:t>
      </w:r>
      <w:r w:rsidRPr="00BE06D3">
        <w:rPr>
          <w:bCs/>
          <w:vertAlign w:val="superscript"/>
        </w:rPr>
        <w:t>1</w:t>
      </w:r>
      <w:r w:rsidRPr="00BE06D3">
        <w:rPr>
          <w:bCs/>
        </w:rPr>
        <w:t>,</w:t>
      </w:r>
      <w:r w:rsidRPr="00BE06D3">
        <w:rPr>
          <w:bCs/>
          <w:vertAlign w:val="superscript"/>
        </w:rPr>
        <w:t xml:space="preserve"> </w:t>
      </w:r>
      <w:r w:rsidRPr="00BE06D3">
        <w:t>Jill R. Murrell</w:t>
      </w:r>
      <w:r w:rsidRPr="00BE06D3">
        <w:rPr>
          <w:bCs/>
          <w:vertAlign w:val="superscript"/>
        </w:rPr>
        <w:t>1</w:t>
      </w:r>
      <w:r w:rsidRPr="00BE06D3">
        <w:t>, Leah Rie Varner</w:t>
      </w:r>
      <w:r w:rsidRPr="00BE06D3">
        <w:rPr>
          <w:vertAlign w:val="superscript"/>
        </w:rPr>
        <w:t>3</w:t>
      </w:r>
      <w:r w:rsidRPr="00BE06D3">
        <w:t>, James F</w:t>
      </w:r>
      <w:r>
        <w:t>.</w:t>
      </w:r>
      <w:r w:rsidRPr="00BE06D3">
        <w:t xml:space="preserve"> Striebel</w:t>
      </w:r>
      <w:r w:rsidRPr="00BE06D3">
        <w:rPr>
          <w:vertAlign w:val="superscript"/>
        </w:rPr>
        <w:t>3</w:t>
      </w:r>
      <w:r w:rsidRPr="00BE06D3">
        <w:t>, Suzette A</w:t>
      </w:r>
      <w:r>
        <w:t>.</w:t>
      </w:r>
      <w:r w:rsidRPr="00BE06D3">
        <w:t xml:space="preserve"> Priola</w:t>
      </w:r>
      <w:r w:rsidRPr="00BE06D3">
        <w:rPr>
          <w:vertAlign w:val="superscript"/>
        </w:rPr>
        <w:t>3</w:t>
      </w:r>
      <w:r w:rsidRPr="00BE06D3">
        <w:t>, Gianluigi Zanusso</w:t>
      </w:r>
      <w:r w:rsidRPr="00BE06D3">
        <w:rPr>
          <w:vertAlign w:val="superscript"/>
        </w:rPr>
        <w:t>2</w:t>
      </w:r>
    </w:p>
    <w:p w14:paraId="2CAAF2EC" w14:textId="77777777" w:rsidR="00603E6B" w:rsidRDefault="00603E6B" w:rsidP="00603E6B">
      <w:pPr>
        <w:spacing w:after="0" w:line="240" w:lineRule="auto"/>
      </w:pPr>
    </w:p>
    <w:p w14:paraId="2D6DA34C" w14:textId="77777777" w:rsidR="00603E6B" w:rsidRPr="00603E6B" w:rsidRDefault="00603E6B" w:rsidP="00603E6B">
      <w:pPr>
        <w:spacing w:after="0" w:line="240" w:lineRule="auto"/>
        <w:jc w:val="both"/>
        <w:outlineLvl w:val="0"/>
        <w:rPr>
          <w:bCs/>
          <w:color w:val="000000"/>
        </w:rPr>
      </w:pPr>
      <w:r w:rsidRPr="00603E6B">
        <w:rPr>
          <w:bCs/>
        </w:rPr>
        <w:t>Corresponding author:</w:t>
      </w:r>
    </w:p>
    <w:p w14:paraId="621E64DD" w14:textId="77777777" w:rsidR="00603E6B" w:rsidRPr="00BE06D3" w:rsidRDefault="00603E6B" w:rsidP="00603E6B">
      <w:pPr>
        <w:spacing w:after="0" w:line="240" w:lineRule="auto"/>
        <w:jc w:val="both"/>
        <w:outlineLvl w:val="0"/>
      </w:pPr>
      <w:r w:rsidRPr="00BE06D3">
        <w:t>Bernardino Ghetti, MD</w:t>
      </w:r>
    </w:p>
    <w:p w14:paraId="43104C59" w14:textId="77777777" w:rsidR="00603E6B" w:rsidRPr="00BE06D3" w:rsidRDefault="00603E6B" w:rsidP="00603E6B">
      <w:pPr>
        <w:autoSpaceDE w:val="0"/>
        <w:autoSpaceDN w:val="0"/>
        <w:adjustRightInd w:val="0"/>
        <w:spacing w:after="0" w:line="240" w:lineRule="auto"/>
        <w:jc w:val="both"/>
      </w:pPr>
      <w:r w:rsidRPr="00BE06D3">
        <w:t>Department of Pathology &amp; Laboratory Medicine</w:t>
      </w:r>
    </w:p>
    <w:p w14:paraId="634DD8E8" w14:textId="77777777" w:rsidR="00603E6B" w:rsidRPr="00BE06D3" w:rsidRDefault="00603E6B" w:rsidP="00603E6B">
      <w:pPr>
        <w:autoSpaceDE w:val="0"/>
        <w:autoSpaceDN w:val="0"/>
        <w:adjustRightInd w:val="0"/>
        <w:spacing w:after="0" w:line="240" w:lineRule="auto"/>
        <w:jc w:val="both"/>
      </w:pPr>
      <w:r w:rsidRPr="00BE06D3">
        <w:t>Indiana University School of Medicine</w:t>
      </w:r>
    </w:p>
    <w:p w14:paraId="3C872FAC" w14:textId="77777777" w:rsidR="00603E6B" w:rsidRPr="00BE06D3" w:rsidRDefault="00603E6B" w:rsidP="00603E6B">
      <w:pPr>
        <w:autoSpaceDE w:val="0"/>
        <w:autoSpaceDN w:val="0"/>
        <w:adjustRightInd w:val="0"/>
        <w:spacing w:after="0" w:line="240" w:lineRule="auto"/>
        <w:jc w:val="both"/>
      </w:pPr>
      <w:r w:rsidRPr="00BE06D3">
        <w:t>635 Barnhill Drive, MS A138</w:t>
      </w:r>
    </w:p>
    <w:p w14:paraId="293CA8D6" w14:textId="77777777" w:rsidR="00603E6B" w:rsidRPr="00BE06D3" w:rsidRDefault="00603E6B" w:rsidP="00603E6B">
      <w:pPr>
        <w:autoSpaceDE w:val="0"/>
        <w:autoSpaceDN w:val="0"/>
        <w:adjustRightInd w:val="0"/>
        <w:spacing w:after="0" w:line="240" w:lineRule="auto"/>
        <w:jc w:val="both"/>
      </w:pPr>
      <w:r w:rsidRPr="00BE06D3">
        <w:t>Indianapolis, IN 46202, USA</w:t>
      </w:r>
    </w:p>
    <w:p w14:paraId="1725DAEF" w14:textId="77777777" w:rsidR="00603E6B" w:rsidRPr="00BE06D3" w:rsidRDefault="00603E6B" w:rsidP="00603E6B">
      <w:pPr>
        <w:autoSpaceDE w:val="0"/>
        <w:autoSpaceDN w:val="0"/>
        <w:adjustRightInd w:val="0"/>
        <w:spacing w:after="0" w:line="240" w:lineRule="auto"/>
        <w:jc w:val="both"/>
        <w:outlineLvl w:val="0"/>
      </w:pPr>
      <w:r w:rsidRPr="00BE06D3">
        <w:t>Phone: (317) 339-4700</w:t>
      </w:r>
    </w:p>
    <w:p w14:paraId="224CB75A" w14:textId="77777777" w:rsidR="00603E6B" w:rsidRPr="00BE06D3" w:rsidRDefault="00603E6B" w:rsidP="00603E6B">
      <w:pPr>
        <w:spacing w:after="0" w:line="240" w:lineRule="auto"/>
        <w:jc w:val="both"/>
      </w:pPr>
      <w:r w:rsidRPr="00BE06D3">
        <w:t>Email: bghetti@iu.edu</w:t>
      </w:r>
    </w:p>
    <w:p w14:paraId="59E286AC" w14:textId="77777777" w:rsidR="00603E6B" w:rsidRDefault="00603E6B" w:rsidP="00603E6B">
      <w:pPr>
        <w:spacing w:after="0" w:line="240" w:lineRule="auto"/>
      </w:pPr>
    </w:p>
    <w:p w14:paraId="79761403" w14:textId="77777777" w:rsidR="00603E6B" w:rsidRDefault="00603E6B"/>
    <w:p w14:paraId="661EB7A0" w14:textId="09236024" w:rsidR="00603E6B" w:rsidRDefault="001E0FF4" w:rsidP="00603E6B">
      <w:pPr>
        <w:pageBreakBefore/>
      </w:pPr>
      <w:r>
        <w:lastRenderedPageBreak/>
        <w:t>Supplemental Genetic and Clinical Data</w:t>
      </w:r>
    </w:p>
    <w:p w14:paraId="696A2828" w14:textId="77777777" w:rsidR="00581C9F" w:rsidRPr="00D258A4" w:rsidRDefault="00581C9F" w:rsidP="00581C9F">
      <w:pPr>
        <w:spacing w:line="360" w:lineRule="auto"/>
        <w:jc w:val="both"/>
        <w:rPr>
          <w:i/>
          <w:u w:val="single"/>
        </w:rPr>
      </w:pPr>
      <w:r w:rsidRPr="00D258A4">
        <w:rPr>
          <w:i/>
          <w:u w:val="single"/>
        </w:rPr>
        <w:t>Genetics</w:t>
      </w:r>
    </w:p>
    <w:p w14:paraId="28938802" w14:textId="77777777" w:rsidR="00581C9F" w:rsidRPr="00D258A4" w:rsidRDefault="00581C9F" w:rsidP="00581C9F">
      <w:pPr>
        <w:spacing w:line="360" w:lineRule="auto"/>
        <w:ind w:firstLine="720"/>
        <w:jc w:val="both"/>
        <w:rPr>
          <w:i/>
        </w:rPr>
      </w:pPr>
      <w:r w:rsidRPr="00D258A4">
        <w:rPr>
          <w:iCs/>
        </w:rPr>
        <w:t xml:space="preserve">The eight individuals, who had been clinically diagnosed as being affected by GSS, were all members of a large kindred, that has been previously described </w:t>
      </w:r>
      <w:r w:rsidRPr="00D258A4">
        <w:rPr>
          <w:iCs/>
        </w:rPr>
        <w:fldChar w:fldCharType="begin">
          <w:fldData xml:space="preserve">PEVuZE5vdGU+PENpdGU+PEF1dGhvcj5EbG91aHk8L0F1dGhvcj48WWVhcj4xOTkyPC9ZZWFyPjxS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2MjA1Nzc3PC9jdXN0b20yPjxlbGVjdHJvbmljLXJlc291cmNlLW51bT4xMC4xMTg2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==
</w:fldData>
        </w:fldChar>
      </w:r>
      <w:r w:rsidRPr="00D258A4">
        <w:rPr>
          <w:iCs/>
        </w:rPr>
        <w:instrText xml:space="preserve"> ADDIN EN.CITE </w:instrText>
      </w:r>
      <w:r w:rsidRPr="00D258A4">
        <w:rPr>
          <w:iCs/>
        </w:rPr>
        <w:fldChar w:fldCharType="begin">
          <w:fldData xml:space="preserve">PEVuZE5vdGU+PENpdGU+PEF1dGhvcj5EbG91aHk8L0F1dGhvcj48WWVhcj4xOTkyPC9ZZWFyPjxS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==
</w:fldData>
        </w:fldChar>
      </w:r>
      <w:r w:rsidRPr="00D258A4">
        <w:rPr>
          <w:iCs/>
        </w:rPr>
        <w:instrText xml:space="preserve"> ADDIN EN.CITE.DATA </w:instrText>
      </w:r>
      <w:r w:rsidRPr="00D258A4">
        <w:rPr>
          <w:iCs/>
        </w:rPr>
      </w:r>
      <w:r w:rsidRPr="00D258A4">
        <w:rPr>
          <w:iCs/>
        </w:rPr>
        <w:fldChar w:fldCharType="end"/>
      </w:r>
      <w:r w:rsidRPr="00D258A4">
        <w:rPr>
          <w:iCs/>
        </w:rPr>
      </w:r>
      <w:r w:rsidRPr="00D258A4">
        <w:rPr>
          <w:iCs/>
        </w:rPr>
        <w:fldChar w:fldCharType="separate"/>
      </w:r>
      <w:r w:rsidRPr="00D258A4">
        <w:rPr>
          <w:iCs/>
          <w:noProof/>
        </w:rPr>
        <w:t>[</w:t>
      </w:r>
      <w:hyperlink w:anchor="_ENREF_6" w:tooltip="Dlouhy, 1992 #47" w:history="1">
        <w:r w:rsidRPr="00D258A4">
          <w:rPr>
            <w:iCs/>
            <w:noProof/>
          </w:rPr>
          <w:t>6</w:t>
        </w:r>
      </w:hyperlink>
      <w:r w:rsidRPr="00D258A4">
        <w:rPr>
          <w:iCs/>
          <w:noProof/>
        </w:rPr>
        <w:t xml:space="preserve">, </w:t>
      </w:r>
      <w:hyperlink w:anchor="_ENREF_10" w:tooltip="Ghetti, 1989 #44" w:history="1">
        <w:r w:rsidRPr="00D258A4">
          <w:rPr>
            <w:iCs/>
            <w:noProof/>
          </w:rPr>
          <w:t>10-14</w:t>
        </w:r>
      </w:hyperlink>
      <w:r w:rsidRPr="00D258A4">
        <w:rPr>
          <w:iCs/>
          <w:noProof/>
        </w:rPr>
        <w:t xml:space="preserve">, </w:t>
      </w:r>
      <w:hyperlink w:anchor="_ENREF_19" w:tooltip="Hallinan, 2021 #61" w:history="1">
        <w:r w:rsidRPr="00D258A4">
          <w:rPr>
            <w:iCs/>
            <w:noProof/>
          </w:rPr>
          <w:t>19</w:t>
        </w:r>
      </w:hyperlink>
      <w:r w:rsidRPr="00D258A4">
        <w:rPr>
          <w:iCs/>
          <w:noProof/>
        </w:rPr>
        <w:t xml:space="preserve">, </w:t>
      </w:r>
      <w:hyperlink w:anchor="_ENREF_20" w:tooltip="Hallinan, 2022 #62" w:history="1">
        <w:r w:rsidRPr="00D258A4">
          <w:rPr>
            <w:iCs/>
            <w:noProof/>
          </w:rPr>
          <w:t>20</w:t>
        </w:r>
      </w:hyperlink>
      <w:r w:rsidRPr="00D258A4">
        <w:rPr>
          <w:iCs/>
          <w:noProof/>
        </w:rPr>
        <w:t xml:space="preserve">, </w:t>
      </w:r>
      <w:hyperlink w:anchor="_ENREF_26" w:tooltip="Hsiao, 1992 #31" w:history="1">
        <w:r w:rsidRPr="00D258A4">
          <w:rPr>
            <w:iCs/>
            <w:noProof/>
          </w:rPr>
          <w:t>26</w:t>
        </w:r>
      </w:hyperlink>
      <w:r w:rsidRPr="00D258A4">
        <w:rPr>
          <w:iCs/>
          <w:noProof/>
        </w:rPr>
        <w:t xml:space="preserve">, </w:t>
      </w:r>
      <w:hyperlink w:anchor="_ENREF_42" w:tooltip="Risacher, 2018 #60" w:history="1">
        <w:r w:rsidRPr="00D258A4">
          <w:rPr>
            <w:iCs/>
            <w:noProof/>
          </w:rPr>
          <w:t>42</w:t>
        </w:r>
      </w:hyperlink>
      <w:r w:rsidRPr="00D258A4">
        <w:rPr>
          <w:iCs/>
          <w:noProof/>
        </w:rPr>
        <w:t xml:space="preserve">, </w:t>
      </w:r>
      <w:hyperlink w:anchor="_ENREF_50" w:tooltip="Unverzagt, 1997 #56" w:history="1">
        <w:r w:rsidRPr="00D258A4">
          <w:rPr>
            <w:iCs/>
            <w:noProof/>
          </w:rPr>
          <w:t>50</w:t>
        </w:r>
      </w:hyperlink>
      <w:r w:rsidRPr="00D258A4">
        <w:rPr>
          <w:iCs/>
          <w:noProof/>
        </w:rPr>
        <w:t>]</w:t>
      </w:r>
      <w:r w:rsidRPr="00D258A4">
        <w:rPr>
          <w:iCs/>
        </w:rPr>
        <w:fldChar w:fldCharType="end"/>
      </w:r>
      <w:r w:rsidRPr="00D258A4">
        <w:rPr>
          <w:iCs/>
        </w:rPr>
        <w:t xml:space="preserve">. Sequencing of DNA extracted </w:t>
      </w:r>
      <w:r w:rsidRPr="00D258A4">
        <w:rPr>
          <w:i/>
        </w:rPr>
        <w:t xml:space="preserve">postmortem </w:t>
      </w:r>
      <w:r w:rsidRPr="00D258A4">
        <w:rPr>
          <w:iCs/>
        </w:rPr>
        <w:t xml:space="preserve">from brain tissue </w:t>
      </w:r>
      <w:r w:rsidRPr="00D258A4">
        <w:t>of all eight subjects</w:t>
      </w:r>
      <w:r w:rsidRPr="00D258A4">
        <w:rPr>
          <w:iCs/>
        </w:rPr>
        <w:t xml:space="preserve"> for DNA </w:t>
      </w:r>
      <w:r w:rsidRPr="00D258A4">
        <w:t xml:space="preserve">analysis of </w:t>
      </w:r>
      <w:r w:rsidRPr="00D258A4">
        <w:rPr>
          <w:i/>
        </w:rPr>
        <w:t>PRNP</w:t>
      </w:r>
      <w:r w:rsidRPr="00D258A4">
        <w:t>, revealed a single nucleotide thymine to cytosine substitution at codon 198 (c.593T&gt;C) in one allele, resulting in a phenylalanine to serine amino acid change (p. Phe198Ser). Subjects A, F, and G were heterozygous methionine/valine at residue 129 (c.385A&gt;G, p. Met129Val), while subjects B, C, D, E, and H were homozygous valine/valine.</w:t>
      </w:r>
    </w:p>
    <w:p w14:paraId="3ED589C5" w14:textId="77777777" w:rsidR="00581C9F" w:rsidRPr="00D258A4" w:rsidRDefault="00581C9F" w:rsidP="00581C9F">
      <w:pPr>
        <w:tabs>
          <w:tab w:val="left" w:pos="432"/>
        </w:tabs>
        <w:spacing w:line="360" w:lineRule="auto"/>
        <w:jc w:val="both"/>
        <w:rPr>
          <w:i/>
          <w:u w:val="single"/>
        </w:rPr>
      </w:pPr>
      <w:r w:rsidRPr="00D258A4">
        <w:rPr>
          <w:i/>
          <w:u w:val="single"/>
        </w:rPr>
        <w:t>Clinical Highlights</w:t>
      </w:r>
    </w:p>
    <w:p w14:paraId="21132AA0" w14:textId="77777777" w:rsidR="00581C9F" w:rsidRPr="00D258A4" w:rsidRDefault="00581C9F" w:rsidP="00581C9F">
      <w:pPr>
        <w:spacing w:line="360" w:lineRule="auto"/>
        <w:ind w:firstLine="720"/>
        <w:jc w:val="both"/>
      </w:pPr>
      <w:r w:rsidRPr="00D258A4">
        <w:t xml:space="preserve">The clinical phenotype in all patients was characterized by progressive impairment of cognition, behavioral symptoms, cerebellar signs, such as clumsiness, ataxia and dysarthria, parkinsonism and pyramidal signs. Clinical data on subjects A, E, F, G and H have been previously reported </w:t>
      </w:r>
      <w:r w:rsidRPr="00D258A4">
        <w:fldChar w:fldCharType="begin">
          <w:fldData xml:space="preserve">PEVuZE5vdGU+PENpdGU+PEF1dGhvcj5GYXJsb3c8L0F1dGhvcj48WWVhcj4xOTg5PC9ZZWFyPjxS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</w:fldData>
        </w:fldChar>
      </w:r>
      <w:r w:rsidRPr="00D258A4">
        <w:instrText xml:space="preserve"> ADDIN EN.CITE </w:instrText>
      </w:r>
      <w:r w:rsidRPr="00D258A4">
        <w:fldChar w:fldCharType="begin">
          <w:fldData xml:space="preserve">PEVuZE5vdGU+PENpdGU+PEF1dGhvcj5GYXJsb3c8L0F1dGhvcj48WWVhcj4xOTg5PC9ZZWFyPjxS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</w:fldData>
        </w:fldChar>
      </w:r>
      <w:r w:rsidRPr="00D258A4">
        <w:instrText xml:space="preserve"> ADDIN EN.CITE.DATA </w:instrText>
      </w:r>
      <w:r w:rsidRPr="00D258A4">
        <w:fldChar w:fldCharType="end"/>
      </w:r>
      <w:r w:rsidRPr="00D258A4">
        <w:fldChar w:fldCharType="separate"/>
      </w:r>
      <w:r w:rsidRPr="00D258A4">
        <w:rPr>
          <w:noProof/>
        </w:rPr>
        <w:t>[</w:t>
      </w:r>
      <w:hyperlink w:anchor="_ENREF_8" w:tooltip="Farlow, 1989 #46" w:history="1">
        <w:r w:rsidRPr="00D258A4">
          <w:rPr>
            <w:noProof/>
          </w:rPr>
          <w:t>8</w:t>
        </w:r>
      </w:hyperlink>
      <w:r w:rsidRPr="00D258A4">
        <w:rPr>
          <w:noProof/>
        </w:rPr>
        <w:t xml:space="preserve">, </w:t>
      </w:r>
      <w:hyperlink w:anchor="_ENREF_42" w:tooltip="Risacher, 2018 #60" w:history="1">
        <w:r w:rsidRPr="00D258A4">
          <w:rPr>
            <w:noProof/>
          </w:rPr>
          <w:t>42</w:t>
        </w:r>
      </w:hyperlink>
      <w:r w:rsidRPr="00D258A4">
        <w:rPr>
          <w:noProof/>
        </w:rPr>
        <w:t xml:space="preserve">, </w:t>
      </w:r>
      <w:hyperlink w:anchor="_ENREF_56" w:tooltip="Yee, 1992 #6" w:history="1">
        <w:r w:rsidRPr="00D258A4">
          <w:rPr>
            <w:noProof/>
          </w:rPr>
          <w:t>56</w:t>
        </w:r>
      </w:hyperlink>
      <w:r w:rsidRPr="00D258A4">
        <w:rPr>
          <w:noProof/>
        </w:rPr>
        <w:t>]</w:t>
      </w:r>
      <w:r w:rsidRPr="00D258A4">
        <w:fldChar w:fldCharType="end"/>
      </w:r>
      <w:r w:rsidRPr="00D258A4">
        <w:t xml:space="preserve">. No major visual deficit was described. A clinical history from each patient is reported in Table 1. </w:t>
      </w:r>
    </w:p>
    <w:p w14:paraId="68B47FE0" w14:textId="77777777" w:rsidR="00581C9F" w:rsidRDefault="00581C9F"/>
    <w:p w14:paraId="5F85D608" w14:textId="77777777" w:rsidR="00581C9F" w:rsidRDefault="00581C9F"/>
    <w:p w14:paraId="30E88FB8" w14:textId="77777777" w:rsidR="00581C9F" w:rsidRDefault="00581C9F"/>
    <w:p w14:paraId="623F5F73" w14:textId="77777777" w:rsidR="00581C9F" w:rsidRDefault="00581C9F"/>
    <w:p w14:paraId="5C31E40A" w14:textId="77777777" w:rsidR="00581C9F" w:rsidRDefault="00581C9F"/>
    <w:p w14:paraId="470091F5" w14:textId="29428EB2" w:rsidR="006E7FEA" w:rsidRDefault="001E0FF4" w:rsidP="00D258A4">
      <w:pPr>
        <w:pageBreakBefore/>
      </w:pPr>
      <w:r>
        <w:lastRenderedPageBreak/>
        <w:t>Anamnestic Data of Individuals included in this study</w:t>
      </w:r>
    </w:p>
    <w:p w14:paraId="0CBD1884" w14:textId="77777777" w:rsidR="00751C25" w:rsidRDefault="00751C25" w:rsidP="003E7186">
      <w:pPr>
        <w:spacing w:after="0" w:line="240" w:lineRule="auto"/>
        <w:ind w:left="360"/>
      </w:pPr>
      <w:r>
        <w:t>Subject A</w:t>
      </w:r>
    </w:p>
    <w:p w14:paraId="5F02F481" w14:textId="77777777" w:rsidR="003E7186" w:rsidRDefault="003E7186" w:rsidP="00D258A4">
      <w:pPr>
        <w:spacing w:after="0" w:line="240" w:lineRule="auto"/>
        <w:ind w:left="360"/>
      </w:pPr>
    </w:p>
    <w:p w14:paraId="4054D96C" w14:textId="6A1682CA" w:rsidR="00751C25" w:rsidRPr="00D258A4" w:rsidRDefault="00751C25" w:rsidP="007A1178">
      <w:pPr>
        <w:tabs>
          <w:tab w:val="left" w:pos="900"/>
          <w:tab w:val="left" w:pos="4320"/>
        </w:tabs>
        <w:spacing w:after="0" w:line="240" w:lineRule="auto"/>
        <w:ind w:firstLine="360"/>
        <w:rPr>
          <w:color w:val="EE0000"/>
        </w:rPr>
      </w:pPr>
      <w:r>
        <w:t xml:space="preserve">Age at </w:t>
      </w:r>
      <w:r w:rsidR="007A1178">
        <w:t>Initial Neurological Exam</w:t>
      </w:r>
      <w:r>
        <w:t xml:space="preserve">: </w:t>
      </w:r>
      <w:r>
        <w:tab/>
        <w:t>5</w:t>
      </w:r>
      <w:r w:rsidR="007A1178">
        <w:t>1</w:t>
      </w:r>
      <w:r>
        <w:t xml:space="preserve"> years</w:t>
      </w:r>
      <w:r w:rsidR="00720C26">
        <w:tab/>
      </w:r>
    </w:p>
    <w:p w14:paraId="00BD344E" w14:textId="4B2AF285" w:rsidR="00751C25" w:rsidRPr="00D258A4" w:rsidRDefault="00751C25" w:rsidP="007A1178">
      <w:pPr>
        <w:tabs>
          <w:tab w:val="left" w:pos="900"/>
          <w:tab w:val="left" w:pos="4320"/>
        </w:tabs>
        <w:spacing w:after="0" w:line="240" w:lineRule="auto"/>
        <w:ind w:firstLine="360"/>
        <w:rPr>
          <w:color w:val="EE0000"/>
        </w:rPr>
      </w:pPr>
      <w:r>
        <w:t xml:space="preserve">Disease Duration: </w:t>
      </w:r>
      <w:r>
        <w:tab/>
      </w:r>
      <w:r w:rsidR="007A1178">
        <w:t>7</w:t>
      </w:r>
      <w:r>
        <w:t xml:space="preserve"> years</w:t>
      </w:r>
      <w:r w:rsidR="00720C26">
        <w:tab/>
      </w:r>
    </w:p>
    <w:p w14:paraId="42629C21" w14:textId="32DD080A" w:rsidR="00751C25" w:rsidRDefault="00751C25" w:rsidP="007A1178">
      <w:pPr>
        <w:tabs>
          <w:tab w:val="left" w:pos="900"/>
          <w:tab w:val="left" w:pos="4320"/>
        </w:tabs>
        <w:spacing w:after="0" w:line="240" w:lineRule="auto"/>
        <w:ind w:firstLine="360"/>
      </w:pPr>
      <w:r>
        <w:t xml:space="preserve">Age at Death: </w:t>
      </w:r>
      <w:r>
        <w:tab/>
        <w:t>58 years</w:t>
      </w:r>
    </w:p>
    <w:p w14:paraId="6B56657E" w14:textId="648A496A" w:rsidR="00751C25" w:rsidRDefault="00751C25" w:rsidP="007A1178">
      <w:pPr>
        <w:tabs>
          <w:tab w:val="left" w:pos="900"/>
          <w:tab w:val="left" w:pos="4320"/>
        </w:tabs>
        <w:spacing w:after="0" w:line="240" w:lineRule="auto"/>
        <w:ind w:firstLine="360"/>
      </w:pPr>
      <w:r>
        <w:t xml:space="preserve">Birth Sex: </w:t>
      </w:r>
      <w:r>
        <w:tab/>
        <w:t>Male</w:t>
      </w:r>
    </w:p>
    <w:p w14:paraId="67CBE664" w14:textId="77777777" w:rsidR="003E7186" w:rsidRDefault="003E7186" w:rsidP="00D258A4">
      <w:pPr>
        <w:tabs>
          <w:tab w:val="left" w:pos="900"/>
          <w:tab w:val="left" w:pos="4320"/>
        </w:tabs>
        <w:spacing w:after="0" w:line="240" w:lineRule="auto"/>
        <w:ind w:left="1710" w:hanging="1350"/>
      </w:pPr>
      <w:r>
        <w:t>Neuropathologic Diagnosis:</w:t>
      </w:r>
      <w:r>
        <w:tab/>
        <w:t>GSS</w:t>
      </w:r>
    </w:p>
    <w:p w14:paraId="145266A5" w14:textId="4064672F" w:rsidR="003E7186" w:rsidRDefault="003E7186" w:rsidP="00D258A4">
      <w:pPr>
        <w:tabs>
          <w:tab w:val="left" w:pos="900"/>
          <w:tab w:val="left" w:pos="4320"/>
        </w:tabs>
        <w:spacing w:after="0" w:line="240" w:lineRule="auto"/>
        <w:ind w:left="1710" w:hanging="1350"/>
      </w:pPr>
      <w:r>
        <w:t>Molecular Genetic Mutation:</w:t>
      </w:r>
      <w:r>
        <w:tab/>
        <w:t>F198S</w:t>
      </w:r>
    </w:p>
    <w:p w14:paraId="562226A2" w14:textId="79690F2A" w:rsidR="00751C25" w:rsidRDefault="00751C25" w:rsidP="007A1178">
      <w:pPr>
        <w:tabs>
          <w:tab w:val="left" w:pos="900"/>
          <w:tab w:val="left" w:pos="4320"/>
        </w:tabs>
        <w:spacing w:after="0" w:line="240" w:lineRule="auto"/>
        <w:ind w:firstLine="360"/>
      </w:pPr>
      <w:r>
        <w:t>PrP 129</w:t>
      </w:r>
      <w:r w:rsidR="003E7186">
        <w:t xml:space="preserve"> Polymorphism</w:t>
      </w:r>
      <w:r>
        <w:t>:</w:t>
      </w:r>
      <w:r>
        <w:tab/>
        <w:t>M/V</w:t>
      </w:r>
    </w:p>
    <w:p w14:paraId="083876D4" w14:textId="77777777" w:rsidR="007A1178" w:rsidRDefault="007A1178" w:rsidP="007A1178">
      <w:pPr>
        <w:tabs>
          <w:tab w:val="left" w:pos="900"/>
          <w:tab w:val="left" w:pos="4320"/>
        </w:tabs>
        <w:spacing w:after="0" w:line="240" w:lineRule="auto"/>
        <w:ind w:firstLine="360"/>
      </w:pPr>
    </w:p>
    <w:p w14:paraId="38FA4D6F" w14:textId="509678B5" w:rsidR="00751C25" w:rsidRDefault="00751C25" w:rsidP="00E40948">
      <w:pPr>
        <w:tabs>
          <w:tab w:val="left" w:pos="900"/>
          <w:tab w:val="left" w:pos="4320"/>
        </w:tabs>
        <w:spacing w:after="0" w:line="240" w:lineRule="auto"/>
        <w:ind w:left="1710" w:hanging="1350"/>
      </w:pPr>
      <w:r>
        <w:t>Clinical Signs &amp; Symptoms at Onset of Clinical Signs:</w:t>
      </w:r>
    </w:p>
    <w:p w14:paraId="3E44A993" w14:textId="55296767" w:rsidR="00751C25" w:rsidRDefault="00751C25" w:rsidP="00E40948">
      <w:pPr>
        <w:tabs>
          <w:tab w:val="left" w:pos="900"/>
          <w:tab w:val="left" w:pos="1440"/>
          <w:tab w:val="left" w:pos="4320"/>
        </w:tabs>
        <w:spacing w:after="0" w:line="240" w:lineRule="auto"/>
        <w:ind w:left="1710" w:hanging="1350"/>
      </w:pPr>
      <w:r>
        <w:tab/>
      </w:r>
      <w:r w:rsidR="007A1178">
        <w:t xml:space="preserve">Age 51: </w:t>
      </w:r>
      <w:r w:rsidR="007A1178" w:rsidRPr="007A1178">
        <w:t xml:space="preserve">Asymmetry heel to </w:t>
      </w:r>
      <w:r w:rsidR="000D13C6" w:rsidRPr="007A1178">
        <w:t>shin test</w:t>
      </w:r>
      <w:r w:rsidR="007A1178" w:rsidRPr="007A1178">
        <w:t xml:space="preserve">, </w:t>
      </w:r>
      <w:proofErr w:type="spellStart"/>
      <w:r w:rsidR="007A1178" w:rsidRPr="007A1178">
        <w:t>dystaxic</w:t>
      </w:r>
      <w:proofErr w:type="spellEnd"/>
      <w:r w:rsidR="007A1178" w:rsidRPr="007A1178">
        <w:t xml:space="preserve"> finger-to-nose, swallowing difficulty</w:t>
      </w:r>
    </w:p>
    <w:p w14:paraId="42F9E0E4" w14:textId="77777777" w:rsidR="007A1178" w:rsidRDefault="007A1178" w:rsidP="00E40948">
      <w:pPr>
        <w:tabs>
          <w:tab w:val="left" w:pos="900"/>
          <w:tab w:val="left" w:pos="1440"/>
          <w:tab w:val="left" w:pos="4320"/>
        </w:tabs>
        <w:spacing w:after="0" w:line="240" w:lineRule="auto"/>
        <w:ind w:left="1710" w:hanging="1350"/>
      </w:pPr>
    </w:p>
    <w:p w14:paraId="19F2EE53" w14:textId="6ECD57D7" w:rsidR="007A1178" w:rsidRDefault="007A1178" w:rsidP="00E40948">
      <w:pPr>
        <w:tabs>
          <w:tab w:val="left" w:pos="900"/>
          <w:tab w:val="left" w:pos="4320"/>
        </w:tabs>
        <w:spacing w:after="0" w:line="240" w:lineRule="auto"/>
        <w:ind w:left="1710" w:hanging="1350"/>
      </w:pPr>
      <w:r>
        <w:t>Clinical Signs &amp; Symptoms During Disease Progression:</w:t>
      </w:r>
    </w:p>
    <w:p w14:paraId="708F16C9" w14:textId="6811D148" w:rsidR="007A1178" w:rsidRDefault="007A1178" w:rsidP="00E40948">
      <w:pPr>
        <w:tabs>
          <w:tab w:val="left" w:pos="900"/>
          <w:tab w:val="left" w:pos="1440"/>
          <w:tab w:val="left" w:pos="4320"/>
        </w:tabs>
        <w:spacing w:after="0" w:line="240" w:lineRule="auto"/>
        <w:ind w:left="1710" w:hanging="1350"/>
      </w:pPr>
      <w:r>
        <w:tab/>
        <w:t>Age 52: Neuropsychology: decline in psychomotor speed; Neurologic data (informant and exam): irritability, slurred speech, depression</w:t>
      </w:r>
    </w:p>
    <w:p w14:paraId="27C27604" w14:textId="2099EF2A" w:rsidR="007A1178" w:rsidRDefault="007A1178" w:rsidP="00E40948">
      <w:pPr>
        <w:tabs>
          <w:tab w:val="left" w:pos="900"/>
          <w:tab w:val="left" w:pos="1440"/>
          <w:tab w:val="left" w:pos="4320"/>
        </w:tabs>
        <w:spacing w:after="0" w:line="240" w:lineRule="auto"/>
        <w:ind w:left="1710" w:hanging="1350"/>
      </w:pPr>
      <w:r>
        <w:tab/>
        <w:t xml:space="preserve">Age 53: Neuropsychology: decline in new learning efficiency, spatial processing, manual dexterity. Conclusion: Mild subcortical dementia. Neuropsychology: decline in fluency, new learning, mental flexibility, manual dexterity. Neurological exam: Rigidity, </w:t>
      </w:r>
      <w:r w:rsidR="000D13C6">
        <w:t>bradykinesia</w:t>
      </w:r>
      <w:r>
        <w:t xml:space="preserve">, impaired speech and facial expression, masked facies, </w:t>
      </w:r>
      <w:r w:rsidR="000D13C6">
        <w:t>nystagmus</w:t>
      </w:r>
      <w:r>
        <w:t xml:space="preserve"> in lateral gaze. Behavioral scale: agitation, depression, apathy, disinhibition, irritability, nighttime behavior.</w:t>
      </w:r>
    </w:p>
    <w:p w14:paraId="0FA99EF1" w14:textId="7320878F" w:rsidR="007A1178" w:rsidRDefault="007A1178" w:rsidP="00E40948">
      <w:pPr>
        <w:tabs>
          <w:tab w:val="left" w:pos="900"/>
        </w:tabs>
        <w:spacing w:after="0" w:line="240" w:lineRule="auto"/>
        <w:ind w:left="1710" w:hanging="1350"/>
      </w:pPr>
      <w:r>
        <w:tab/>
        <w:t xml:space="preserve">Age 54: Neuropsychology: decline in fluency, new learning efficiency, spatial processing, manual dexterity.  Impaired functions of daily living. Neurological exam:  Progression of signs and symptoms. Rigidity, </w:t>
      </w:r>
      <w:r w:rsidR="000D13C6">
        <w:t>bradykinesia</w:t>
      </w:r>
      <w:r>
        <w:t>, impaired speech and facial expression, masked facies, shuffling gait, tremor.</w:t>
      </w:r>
      <w:r w:rsidR="00560FAB">
        <w:t xml:space="preserve"> </w:t>
      </w:r>
      <w:r>
        <w:t>Behavioral scale: agitation, depression.</w:t>
      </w:r>
    </w:p>
    <w:p w14:paraId="6231FD4F" w14:textId="4181E632" w:rsidR="00F24F42" w:rsidRDefault="007A1178" w:rsidP="00E40948">
      <w:pPr>
        <w:tabs>
          <w:tab w:val="left" w:pos="900"/>
        </w:tabs>
        <w:spacing w:after="0" w:line="240" w:lineRule="auto"/>
        <w:ind w:left="1710" w:hanging="1350"/>
      </w:pPr>
      <w:r>
        <w:tab/>
        <w:t xml:space="preserve">Age 55: Memory and cognitive decline over past few years. </w:t>
      </w:r>
      <w:r w:rsidR="000D13C6">
        <w:t>Clumsiness</w:t>
      </w:r>
      <w:r>
        <w:t xml:space="preserve"> and slowing of movements. Difficulty with swallowing. Agitation, Neurological exam: Masked facies. Lateral gaze </w:t>
      </w:r>
      <w:r w:rsidR="000D13C6">
        <w:t>nystagmus</w:t>
      </w:r>
      <w:r>
        <w:t xml:space="preserve">, dysdiadochokinesia, rigidity, </w:t>
      </w:r>
      <w:r w:rsidR="000D13C6">
        <w:t>bradykinesia</w:t>
      </w:r>
      <w:r>
        <w:t>, cogwheel lower and upper extremities, asymmetric heel to shin test,</w:t>
      </w:r>
      <w:r w:rsidR="00F24F42">
        <w:t xml:space="preserve"> </w:t>
      </w:r>
      <w:r>
        <w:t xml:space="preserve">no tremor, ataxia of gait. </w:t>
      </w:r>
    </w:p>
    <w:p w14:paraId="5DC95E7A" w14:textId="76FC119F" w:rsidR="007A1178" w:rsidRDefault="00F24F42" w:rsidP="00E40948">
      <w:pPr>
        <w:tabs>
          <w:tab w:val="left" w:pos="900"/>
        </w:tabs>
        <w:spacing w:after="0" w:line="240" w:lineRule="auto"/>
        <w:ind w:left="1710" w:hanging="1350"/>
      </w:pPr>
      <w:r>
        <w:tab/>
        <w:t xml:space="preserve">Age 56: </w:t>
      </w:r>
      <w:r w:rsidR="007A34BD">
        <w:t>Progression of all symptoms</w:t>
      </w:r>
      <w:r w:rsidR="007A1178">
        <w:t>. Presence of tremor, jerks, shuffling gait.</w:t>
      </w:r>
    </w:p>
    <w:p w14:paraId="113A5965" w14:textId="1C54748A" w:rsidR="007A1178" w:rsidRDefault="00F24F42" w:rsidP="00E40948">
      <w:pPr>
        <w:tabs>
          <w:tab w:val="left" w:pos="900"/>
        </w:tabs>
        <w:spacing w:after="0" w:line="240" w:lineRule="auto"/>
        <w:ind w:left="1710" w:hanging="1350"/>
      </w:pPr>
      <w:r>
        <w:tab/>
        <w:t xml:space="preserve">Age 57: </w:t>
      </w:r>
      <w:r w:rsidR="007A1178">
        <w:t>Further progression. Dementia, predominantly of executive type, with parkinsonian and cerebellar signs.</w:t>
      </w:r>
    </w:p>
    <w:p w14:paraId="54B19167" w14:textId="7FA17039" w:rsidR="00751C25" w:rsidRDefault="00F24F42" w:rsidP="00E40948">
      <w:pPr>
        <w:tabs>
          <w:tab w:val="left" w:pos="900"/>
        </w:tabs>
        <w:spacing w:after="0" w:line="240" w:lineRule="auto"/>
        <w:ind w:left="1710" w:hanging="1350"/>
      </w:pPr>
      <w:r>
        <w:tab/>
        <w:t>Age 58: N</w:t>
      </w:r>
      <w:r w:rsidR="007A1178">
        <w:t xml:space="preserve">ursing home. Wheelchair-bound. Skin breakdown. </w:t>
      </w:r>
      <w:r w:rsidR="00E40948">
        <w:t>R</w:t>
      </w:r>
      <w:r w:rsidR="007A1178">
        <w:t>espiratory</w:t>
      </w:r>
    </w:p>
    <w:p w14:paraId="1F318BB6" w14:textId="77777777" w:rsidR="00272F0F" w:rsidRDefault="00272F0F" w:rsidP="00E40948">
      <w:pPr>
        <w:tabs>
          <w:tab w:val="left" w:pos="900"/>
        </w:tabs>
        <w:spacing w:after="0" w:line="240" w:lineRule="auto"/>
        <w:ind w:left="1710" w:hanging="1350"/>
      </w:pPr>
    </w:p>
    <w:p w14:paraId="31182EE1" w14:textId="77777777" w:rsidR="00272F0F" w:rsidRDefault="00272F0F" w:rsidP="00E40948">
      <w:pPr>
        <w:tabs>
          <w:tab w:val="left" w:pos="900"/>
        </w:tabs>
        <w:spacing w:after="0" w:line="240" w:lineRule="auto"/>
        <w:ind w:left="1710" w:hanging="1350"/>
      </w:pPr>
    </w:p>
    <w:p w14:paraId="4EAC9086" w14:textId="77777777" w:rsidR="00BC23AA" w:rsidRDefault="00BC23AA" w:rsidP="00E40948">
      <w:pPr>
        <w:pageBreakBefore/>
        <w:tabs>
          <w:tab w:val="left" w:pos="900"/>
        </w:tabs>
        <w:spacing w:after="0" w:line="240" w:lineRule="auto"/>
        <w:ind w:left="1714" w:hanging="1354"/>
      </w:pPr>
    </w:p>
    <w:p w14:paraId="78EEC1B3" w14:textId="77820193" w:rsidR="00E40948" w:rsidRDefault="00E40948" w:rsidP="003E7186">
      <w:pPr>
        <w:spacing w:after="0" w:line="240" w:lineRule="auto"/>
        <w:ind w:left="360"/>
      </w:pPr>
      <w:r>
        <w:t>Subject B</w:t>
      </w:r>
    </w:p>
    <w:p w14:paraId="54A8176A" w14:textId="77777777" w:rsidR="003E7186" w:rsidRDefault="003E7186" w:rsidP="00D258A4">
      <w:pPr>
        <w:spacing w:after="0" w:line="240" w:lineRule="auto"/>
        <w:ind w:left="360"/>
      </w:pPr>
    </w:p>
    <w:p w14:paraId="7A89EDFB" w14:textId="468EBC41" w:rsidR="00E40948" w:rsidRPr="00E40948" w:rsidRDefault="00E40948" w:rsidP="00E40948">
      <w:pPr>
        <w:tabs>
          <w:tab w:val="left" w:pos="900"/>
          <w:tab w:val="left" w:pos="4320"/>
        </w:tabs>
        <w:spacing w:after="0" w:line="240" w:lineRule="auto"/>
        <w:ind w:firstLine="360"/>
      </w:pPr>
      <w:r w:rsidRPr="00E40948">
        <w:t xml:space="preserve">Age at Initial Neurological Exam: </w:t>
      </w:r>
      <w:r w:rsidRPr="00E40948">
        <w:tab/>
        <w:t>4</w:t>
      </w:r>
      <w:r w:rsidR="00506575">
        <w:t>5</w:t>
      </w:r>
      <w:r w:rsidRPr="00E40948">
        <w:t xml:space="preserve"> years</w:t>
      </w:r>
    </w:p>
    <w:p w14:paraId="187B9D10" w14:textId="18B3C73C" w:rsidR="00E40948" w:rsidRPr="00E40948" w:rsidRDefault="00E40948" w:rsidP="00E40948">
      <w:pPr>
        <w:tabs>
          <w:tab w:val="left" w:pos="900"/>
          <w:tab w:val="left" w:pos="4320"/>
        </w:tabs>
        <w:spacing w:after="0" w:line="240" w:lineRule="auto"/>
        <w:ind w:firstLine="360"/>
      </w:pPr>
      <w:r w:rsidRPr="00E40948">
        <w:t xml:space="preserve">Disease Duration: </w:t>
      </w:r>
      <w:r w:rsidRPr="00E40948">
        <w:tab/>
        <w:t>3 years</w:t>
      </w:r>
    </w:p>
    <w:p w14:paraId="5945316C" w14:textId="5686B73A" w:rsidR="00E40948" w:rsidRPr="00E40948" w:rsidRDefault="00E40948" w:rsidP="00E40948">
      <w:pPr>
        <w:tabs>
          <w:tab w:val="left" w:pos="900"/>
          <w:tab w:val="left" w:pos="4320"/>
        </w:tabs>
        <w:spacing w:after="0" w:line="240" w:lineRule="auto"/>
        <w:ind w:firstLine="360"/>
      </w:pPr>
      <w:r w:rsidRPr="00E40948">
        <w:t xml:space="preserve">Age at Death: </w:t>
      </w:r>
      <w:r w:rsidRPr="00E40948">
        <w:tab/>
        <w:t>4</w:t>
      </w:r>
      <w:r w:rsidR="00506575">
        <w:t>8</w:t>
      </w:r>
      <w:r w:rsidRPr="00E40948">
        <w:t xml:space="preserve"> years</w:t>
      </w:r>
    </w:p>
    <w:p w14:paraId="4E85E86E" w14:textId="77777777" w:rsidR="00E40948" w:rsidRPr="00E40948" w:rsidRDefault="00E40948" w:rsidP="00E40948">
      <w:pPr>
        <w:tabs>
          <w:tab w:val="left" w:pos="900"/>
          <w:tab w:val="left" w:pos="4320"/>
        </w:tabs>
        <w:spacing w:after="0" w:line="240" w:lineRule="auto"/>
        <w:ind w:firstLine="360"/>
      </w:pPr>
      <w:r w:rsidRPr="00E40948">
        <w:t xml:space="preserve">Birth Sex: </w:t>
      </w:r>
      <w:r w:rsidRPr="00E40948">
        <w:tab/>
        <w:t>Male</w:t>
      </w:r>
    </w:p>
    <w:p w14:paraId="13780ADB" w14:textId="77777777" w:rsidR="003E7186" w:rsidRDefault="003E7186" w:rsidP="003E7186">
      <w:pPr>
        <w:tabs>
          <w:tab w:val="left" w:pos="900"/>
          <w:tab w:val="left" w:pos="4320"/>
        </w:tabs>
        <w:spacing w:after="0" w:line="240" w:lineRule="auto"/>
        <w:ind w:left="1710" w:hanging="1350"/>
      </w:pPr>
      <w:r>
        <w:t>Neuropathologic Diagnosis:</w:t>
      </w:r>
      <w:r>
        <w:tab/>
        <w:t>GSS</w:t>
      </w:r>
    </w:p>
    <w:p w14:paraId="7F4532B8" w14:textId="77777777" w:rsidR="003E7186" w:rsidRDefault="003E7186" w:rsidP="003E7186">
      <w:pPr>
        <w:tabs>
          <w:tab w:val="left" w:pos="900"/>
          <w:tab w:val="left" w:pos="4320"/>
        </w:tabs>
        <w:spacing w:after="0" w:line="240" w:lineRule="auto"/>
        <w:ind w:left="1710" w:hanging="1350"/>
      </w:pPr>
      <w:r>
        <w:t>Molecular Genetic Mutation:</w:t>
      </w:r>
      <w:r>
        <w:tab/>
        <w:t>F198S</w:t>
      </w:r>
    </w:p>
    <w:p w14:paraId="0232A8E5" w14:textId="4E77A98E" w:rsidR="00E40948" w:rsidRDefault="00E40948" w:rsidP="00E40948">
      <w:pPr>
        <w:tabs>
          <w:tab w:val="left" w:pos="900"/>
          <w:tab w:val="left" w:pos="4320"/>
        </w:tabs>
        <w:spacing w:after="0" w:line="240" w:lineRule="auto"/>
        <w:ind w:firstLine="360"/>
      </w:pPr>
      <w:r w:rsidRPr="00E40948">
        <w:t>PrP 129</w:t>
      </w:r>
      <w:r w:rsidR="003E7186">
        <w:t xml:space="preserve"> Polymorphism</w:t>
      </w:r>
      <w:r w:rsidRPr="00E40948">
        <w:t>:</w:t>
      </w:r>
      <w:r w:rsidRPr="00E40948">
        <w:tab/>
        <w:t>V/V</w:t>
      </w:r>
    </w:p>
    <w:p w14:paraId="6C860000" w14:textId="77777777" w:rsidR="00E40948" w:rsidRDefault="00E40948" w:rsidP="00E40948">
      <w:pPr>
        <w:tabs>
          <w:tab w:val="left" w:pos="900"/>
          <w:tab w:val="left" w:pos="4320"/>
        </w:tabs>
        <w:spacing w:after="0" w:line="240" w:lineRule="auto"/>
        <w:ind w:firstLine="360"/>
      </w:pPr>
    </w:p>
    <w:p w14:paraId="6BBB03A6" w14:textId="77777777" w:rsidR="00E40948" w:rsidRDefault="00E40948" w:rsidP="00E40948">
      <w:pPr>
        <w:tabs>
          <w:tab w:val="left" w:pos="900"/>
          <w:tab w:val="left" w:pos="4320"/>
        </w:tabs>
        <w:spacing w:after="0" w:line="240" w:lineRule="auto"/>
        <w:ind w:left="1710" w:hanging="1350"/>
      </w:pPr>
      <w:r>
        <w:t>Clinical Signs &amp; Symptoms at Onset of Clinical Signs:</w:t>
      </w:r>
    </w:p>
    <w:p w14:paraId="0087ED9F" w14:textId="2EDF9D8E" w:rsidR="00E40948" w:rsidRDefault="00E40948" w:rsidP="00E40948">
      <w:pPr>
        <w:tabs>
          <w:tab w:val="left" w:pos="900"/>
          <w:tab w:val="left" w:pos="1440"/>
          <w:tab w:val="left" w:pos="4320"/>
        </w:tabs>
        <w:spacing w:after="0" w:line="240" w:lineRule="auto"/>
        <w:ind w:left="1710" w:hanging="1350"/>
      </w:pPr>
      <w:r>
        <w:tab/>
        <w:t xml:space="preserve">Age </w:t>
      </w:r>
      <w:r w:rsidR="00506575">
        <w:t>45</w:t>
      </w:r>
      <w:r>
        <w:t xml:space="preserve">: </w:t>
      </w:r>
      <w:r w:rsidR="000D13C6" w:rsidRPr="000D13C6">
        <w:t>Personality change, aggressive and inappropriate behavior, abusive</w:t>
      </w:r>
    </w:p>
    <w:p w14:paraId="79B3990B" w14:textId="77777777" w:rsidR="00E40948" w:rsidRDefault="00E40948" w:rsidP="00E40948">
      <w:pPr>
        <w:tabs>
          <w:tab w:val="left" w:pos="900"/>
          <w:tab w:val="left" w:pos="1440"/>
          <w:tab w:val="left" w:pos="4320"/>
        </w:tabs>
        <w:spacing w:after="0" w:line="240" w:lineRule="auto"/>
        <w:ind w:left="1710" w:hanging="1350"/>
      </w:pPr>
    </w:p>
    <w:p w14:paraId="7A03223F" w14:textId="77777777" w:rsidR="00E40948" w:rsidRDefault="00E40948" w:rsidP="00E40948">
      <w:pPr>
        <w:tabs>
          <w:tab w:val="left" w:pos="900"/>
          <w:tab w:val="left" w:pos="4320"/>
        </w:tabs>
        <w:spacing w:after="0" w:line="240" w:lineRule="auto"/>
        <w:ind w:left="1710" w:hanging="1350"/>
      </w:pPr>
      <w:r>
        <w:t>Clinical Signs &amp; Symptoms During Disease Progression:</w:t>
      </w:r>
    </w:p>
    <w:p w14:paraId="4DF34B6C" w14:textId="2E04C23B" w:rsidR="00E40948" w:rsidRDefault="00506575" w:rsidP="000D13C6">
      <w:pPr>
        <w:tabs>
          <w:tab w:val="left" w:pos="900"/>
        </w:tabs>
        <w:spacing w:after="0" w:line="240" w:lineRule="auto"/>
        <w:ind w:left="1710" w:hanging="1350"/>
      </w:pPr>
      <w:r>
        <w:tab/>
        <w:t>Age 46, Age 47</w:t>
      </w:r>
      <w:r w:rsidR="000D13C6">
        <w:t>: Anxiety, withdrawn. Motor domain: slow movement; unstable shuffling gait. Decreased facial expression. Language domain: word finding difficulty. Cognitive domain: forgetful, unable to manage finances. MMSE 24/30. Multidomain Impairment. Neurological exam: Rigidity, bradykinesia, no tremor, dysdiadochokinesia, asymmetric heel to shin test, stooped posture.</w:t>
      </w:r>
    </w:p>
    <w:p w14:paraId="3305C901" w14:textId="77777777" w:rsidR="00E40948" w:rsidRDefault="00E40948" w:rsidP="00E40948">
      <w:pPr>
        <w:tabs>
          <w:tab w:val="left" w:pos="900"/>
        </w:tabs>
        <w:spacing w:after="0" w:line="240" w:lineRule="auto"/>
        <w:ind w:left="1710" w:hanging="1350"/>
      </w:pPr>
    </w:p>
    <w:p w14:paraId="7FFD0546" w14:textId="77777777" w:rsidR="00E40948" w:rsidRDefault="00E40948" w:rsidP="000D13C6">
      <w:pPr>
        <w:pageBreakBefore/>
        <w:tabs>
          <w:tab w:val="left" w:pos="900"/>
        </w:tabs>
        <w:spacing w:after="0" w:line="240" w:lineRule="auto"/>
        <w:ind w:left="1714" w:hanging="1354"/>
      </w:pPr>
    </w:p>
    <w:p w14:paraId="23D7E2B1" w14:textId="6B7558EB" w:rsidR="000D13C6" w:rsidRDefault="000D13C6" w:rsidP="00D258A4">
      <w:pPr>
        <w:spacing w:after="0" w:line="240" w:lineRule="auto"/>
        <w:ind w:left="360"/>
      </w:pPr>
      <w:r>
        <w:t>Subject C</w:t>
      </w:r>
    </w:p>
    <w:p w14:paraId="63F89C64" w14:textId="77777777" w:rsidR="003E7186" w:rsidRDefault="003E7186" w:rsidP="00D258A4">
      <w:pPr>
        <w:spacing w:after="0" w:line="240" w:lineRule="auto"/>
        <w:ind w:left="360"/>
      </w:pPr>
    </w:p>
    <w:p w14:paraId="2C205F8B" w14:textId="7CFADD66" w:rsidR="000D13C6" w:rsidRPr="00506575" w:rsidRDefault="000D13C6" w:rsidP="000D13C6">
      <w:pPr>
        <w:tabs>
          <w:tab w:val="left" w:pos="900"/>
          <w:tab w:val="left" w:pos="4320"/>
        </w:tabs>
        <w:spacing w:after="0" w:line="240" w:lineRule="auto"/>
        <w:ind w:firstLine="360"/>
      </w:pPr>
      <w:r w:rsidRPr="00506575">
        <w:t xml:space="preserve">Age at Initial Neurological Exam: </w:t>
      </w:r>
      <w:r w:rsidRPr="00506575">
        <w:tab/>
        <w:t>31 years</w:t>
      </w:r>
    </w:p>
    <w:p w14:paraId="70FE16A8" w14:textId="53AC2A0D" w:rsidR="000D13C6" w:rsidRPr="00506575" w:rsidRDefault="000D13C6" w:rsidP="000D13C6">
      <w:pPr>
        <w:tabs>
          <w:tab w:val="left" w:pos="900"/>
          <w:tab w:val="left" w:pos="4320"/>
        </w:tabs>
        <w:spacing w:after="0" w:line="240" w:lineRule="auto"/>
        <w:ind w:firstLine="360"/>
      </w:pPr>
      <w:r w:rsidRPr="00506575">
        <w:t xml:space="preserve">Disease Duration: </w:t>
      </w:r>
      <w:r w:rsidRPr="00506575">
        <w:tab/>
      </w:r>
      <w:r w:rsidR="00506575" w:rsidRPr="00506575">
        <w:t>1</w:t>
      </w:r>
      <w:r w:rsidRPr="00506575">
        <w:t>3 years</w:t>
      </w:r>
    </w:p>
    <w:p w14:paraId="5EB82FF4" w14:textId="77777777" w:rsidR="000D13C6" w:rsidRPr="00E40948" w:rsidRDefault="000D13C6" w:rsidP="000D13C6">
      <w:pPr>
        <w:tabs>
          <w:tab w:val="left" w:pos="900"/>
          <w:tab w:val="left" w:pos="4320"/>
        </w:tabs>
        <w:spacing w:after="0" w:line="240" w:lineRule="auto"/>
        <w:ind w:firstLine="360"/>
      </w:pPr>
      <w:r w:rsidRPr="00506575">
        <w:t xml:space="preserve">Age at Death: </w:t>
      </w:r>
      <w:r w:rsidRPr="00506575">
        <w:tab/>
        <w:t>44 years</w:t>
      </w:r>
    </w:p>
    <w:p w14:paraId="5B148678" w14:textId="08E5822F" w:rsidR="000D13C6" w:rsidRPr="00E40948" w:rsidRDefault="000D13C6" w:rsidP="000D13C6">
      <w:pPr>
        <w:tabs>
          <w:tab w:val="left" w:pos="900"/>
          <w:tab w:val="left" w:pos="4320"/>
        </w:tabs>
        <w:spacing w:after="0" w:line="240" w:lineRule="auto"/>
        <w:ind w:firstLine="360"/>
      </w:pPr>
      <w:r w:rsidRPr="00E40948">
        <w:t xml:space="preserve">Birth Sex: </w:t>
      </w:r>
      <w:r w:rsidRPr="00E40948">
        <w:tab/>
      </w:r>
      <w:r>
        <w:t>Fem</w:t>
      </w:r>
      <w:r w:rsidRPr="00E40948">
        <w:t>ale</w:t>
      </w:r>
    </w:p>
    <w:p w14:paraId="5498DC88" w14:textId="77777777" w:rsidR="003E7186" w:rsidRDefault="003E7186" w:rsidP="003E7186">
      <w:pPr>
        <w:tabs>
          <w:tab w:val="left" w:pos="900"/>
          <w:tab w:val="left" w:pos="4320"/>
        </w:tabs>
        <w:spacing w:after="0" w:line="240" w:lineRule="auto"/>
        <w:ind w:left="1710" w:hanging="1350"/>
      </w:pPr>
      <w:r>
        <w:t>Neuropathologic Diagnosis:</w:t>
      </w:r>
      <w:r>
        <w:tab/>
        <w:t>GSS</w:t>
      </w:r>
    </w:p>
    <w:p w14:paraId="07512168" w14:textId="77777777" w:rsidR="003E7186" w:rsidRDefault="003E7186" w:rsidP="003E7186">
      <w:pPr>
        <w:tabs>
          <w:tab w:val="left" w:pos="900"/>
          <w:tab w:val="left" w:pos="4320"/>
        </w:tabs>
        <w:spacing w:after="0" w:line="240" w:lineRule="auto"/>
        <w:ind w:left="1710" w:hanging="1350"/>
      </w:pPr>
      <w:r>
        <w:t>Molecular Genetic Mutation:</w:t>
      </w:r>
      <w:r>
        <w:tab/>
        <w:t>F198S</w:t>
      </w:r>
    </w:p>
    <w:p w14:paraId="3D7799D6" w14:textId="5FB08A9F" w:rsidR="000D13C6" w:rsidRDefault="000D13C6" w:rsidP="000D13C6">
      <w:pPr>
        <w:tabs>
          <w:tab w:val="left" w:pos="900"/>
          <w:tab w:val="left" w:pos="4320"/>
        </w:tabs>
        <w:spacing w:after="0" w:line="240" w:lineRule="auto"/>
        <w:ind w:firstLine="360"/>
      </w:pPr>
      <w:r w:rsidRPr="00E40948">
        <w:t>PrP 129</w:t>
      </w:r>
      <w:r w:rsidR="003E7186">
        <w:t xml:space="preserve"> Polymorphism</w:t>
      </w:r>
      <w:r w:rsidRPr="00E40948">
        <w:t>:</w:t>
      </w:r>
      <w:r w:rsidRPr="00E40948">
        <w:tab/>
        <w:t>V/V</w:t>
      </w:r>
    </w:p>
    <w:p w14:paraId="30558454" w14:textId="77777777" w:rsidR="000D13C6" w:rsidRDefault="000D13C6" w:rsidP="000D13C6">
      <w:pPr>
        <w:tabs>
          <w:tab w:val="left" w:pos="900"/>
          <w:tab w:val="left" w:pos="4320"/>
        </w:tabs>
        <w:spacing w:after="0" w:line="240" w:lineRule="auto"/>
        <w:ind w:firstLine="360"/>
      </w:pPr>
    </w:p>
    <w:p w14:paraId="5BC25F55" w14:textId="77777777" w:rsidR="000D13C6" w:rsidRDefault="000D13C6" w:rsidP="000D13C6">
      <w:pPr>
        <w:tabs>
          <w:tab w:val="left" w:pos="900"/>
          <w:tab w:val="left" w:pos="4320"/>
        </w:tabs>
        <w:spacing w:after="0" w:line="240" w:lineRule="auto"/>
        <w:ind w:left="1710" w:hanging="1350"/>
      </w:pPr>
      <w:r>
        <w:t>Clinical Signs &amp; Symptoms at Onset of Clinical Signs:</w:t>
      </w:r>
    </w:p>
    <w:p w14:paraId="4AD03165" w14:textId="290D6C92" w:rsidR="000D13C6" w:rsidRDefault="000D13C6" w:rsidP="000D13C6">
      <w:pPr>
        <w:tabs>
          <w:tab w:val="left" w:pos="900"/>
          <w:tab w:val="left" w:pos="1440"/>
          <w:tab w:val="left" w:pos="4320"/>
        </w:tabs>
        <w:spacing w:after="0" w:line="240" w:lineRule="auto"/>
        <w:ind w:left="1710" w:hanging="1350"/>
      </w:pPr>
      <w:r>
        <w:tab/>
      </w:r>
      <w:r w:rsidR="00506575">
        <w:t xml:space="preserve">Age 31: </w:t>
      </w:r>
      <w:r>
        <w:t xml:space="preserve">Intermittent numbness of hands and arms; tingling of hands, right foot, head. Intermittent dysarthria. Neurological exam: Finger-to-nose mildly </w:t>
      </w:r>
      <w:proofErr w:type="spellStart"/>
      <w:r>
        <w:t>dystaxic</w:t>
      </w:r>
      <w:proofErr w:type="spellEnd"/>
      <w:r>
        <w:t xml:space="preserve"> on left side; left upper extremity dysdiadochokinesia. Cognitive domain: Mild cognitive dysfunction, impaired attention, anterograde memory, psychomotor slowing.</w:t>
      </w:r>
    </w:p>
    <w:p w14:paraId="3003D0A6" w14:textId="77777777" w:rsidR="000D13C6" w:rsidRDefault="000D13C6" w:rsidP="000D13C6">
      <w:pPr>
        <w:tabs>
          <w:tab w:val="left" w:pos="900"/>
          <w:tab w:val="left" w:pos="1440"/>
          <w:tab w:val="left" w:pos="4320"/>
        </w:tabs>
        <w:spacing w:after="0" w:line="240" w:lineRule="auto"/>
        <w:ind w:left="1710" w:hanging="1350"/>
      </w:pPr>
    </w:p>
    <w:p w14:paraId="1D684BCB" w14:textId="77777777" w:rsidR="000D13C6" w:rsidRDefault="000D13C6" w:rsidP="000D13C6">
      <w:pPr>
        <w:tabs>
          <w:tab w:val="left" w:pos="900"/>
          <w:tab w:val="left" w:pos="4320"/>
        </w:tabs>
        <w:spacing w:after="0" w:line="240" w:lineRule="auto"/>
        <w:ind w:left="1710" w:hanging="1350"/>
      </w:pPr>
      <w:r>
        <w:t>Clinical Signs &amp; Symptoms During Disease Progression:</w:t>
      </w:r>
    </w:p>
    <w:p w14:paraId="701C2E84" w14:textId="54313424" w:rsidR="000D13C6" w:rsidRDefault="00506575" w:rsidP="000D13C6">
      <w:pPr>
        <w:tabs>
          <w:tab w:val="left" w:pos="900"/>
        </w:tabs>
        <w:spacing w:after="0" w:line="240" w:lineRule="auto"/>
        <w:ind w:left="1710" w:hanging="1350"/>
      </w:pPr>
      <w:r>
        <w:tab/>
        <w:t xml:space="preserve">Age 33: </w:t>
      </w:r>
      <w:r w:rsidR="000D13C6">
        <w:t>Neurological exam</w:t>
      </w:r>
      <w:r>
        <w:t>:</w:t>
      </w:r>
      <w:r w:rsidR="000D13C6">
        <w:t xml:space="preserve"> Finger-to-nose mildly </w:t>
      </w:r>
      <w:proofErr w:type="spellStart"/>
      <w:r w:rsidR="000D13C6">
        <w:t>dystaxic</w:t>
      </w:r>
      <w:proofErr w:type="spellEnd"/>
      <w:r w:rsidR="000D13C6">
        <w:t xml:space="preserve"> on left side. Abnormal heel to shin test</w:t>
      </w:r>
      <w:r>
        <w:t>.</w:t>
      </w:r>
    </w:p>
    <w:p w14:paraId="13D96DC0" w14:textId="10E86F36" w:rsidR="000D13C6" w:rsidRDefault="00506575" w:rsidP="000D13C6">
      <w:pPr>
        <w:tabs>
          <w:tab w:val="left" w:pos="900"/>
        </w:tabs>
        <w:spacing w:after="0" w:line="240" w:lineRule="auto"/>
        <w:ind w:left="1710" w:hanging="1350"/>
      </w:pPr>
      <w:r>
        <w:tab/>
        <w:t xml:space="preserve">Age 39: </w:t>
      </w:r>
      <w:r w:rsidR="000D13C6">
        <w:t>Memory has worsened; unable to manage finances. Clumsiness of arms and legs.</w:t>
      </w:r>
      <w:r>
        <w:t xml:space="preserve"> </w:t>
      </w:r>
      <w:r w:rsidR="000D13C6">
        <w:t>Motor domain. Asymmetric heel to shin test, broad based walk.</w:t>
      </w:r>
      <w:r>
        <w:t xml:space="preserve"> </w:t>
      </w:r>
      <w:r w:rsidR="000D13C6">
        <w:t>Cognitive domain: forgetful, needs supervision. Mild dementia.</w:t>
      </w:r>
    </w:p>
    <w:p w14:paraId="120F2CEE" w14:textId="3D17026A" w:rsidR="000D13C6" w:rsidRDefault="00506575" w:rsidP="000D13C6">
      <w:pPr>
        <w:tabs>
          <w:tab w:val="left" w:pos="900"/>
        </w:tabs>
        <w:spacing w:after="0" w:line="240" w:lineRule="auto"/>
        <w:ind w:left="1710" w:hanging="1350"/>
      </w:pPr>
      <w:r>
        <w:tab/>
        <w:t xml:space="preserve">Age 40: </w:t>
      </w:r>
      <w:r w:rsidR="000D13C6">
        <w:t>Decline in areas of fluency, visual memory, spatial reasoning, complex sequential tracking.</w:t>
      </w:r>
      <w:r>
        <w:t xml:space="preserve"> </w:t>
      </w:r>
      <w:r w:rsidR="000D13C6">
        <w:t>Moderate dystaxia upper and lower extremities.</w:t>
      </w:r>
    </w:p>
    <w:p w14:paraId="6B3B6F84" w14:textId="7DD916D6" w:rsidR="000D13C6" w:rsidRDefault="00506575" w:rsidP="000D13C6">
      <w:pPr>
        <w:tabs>
          <w:tab w:val="left" w:pos="900"/>
        </w:tabs>
        <w:spacing w:after="0" w:line="240" w:lineRule="auto"/>
        <w:ind w:left="1710" w:hanging="1350"/>
      </w:pPr>
      <w:r>
        <w:tab/>
        <w:t xml:space="preserve">Age 42: </w:t>
      </w:r>
      <w:r w:rsidR="000D13C6">
        <w:t xml:space="preserve">Progression of </w:t>
      </w:r>
      <w:r>
        <w:t>ataxia</w:t>
      </w:r>
      <w:r w:rsidR="000D13C6">
        <w:t xml:space="preserve"> and cognitive decline. Generalized weakness. Tremor, shaking of upper extremities. Carbidopa/ levodopa improve symptoms.</w:t>
      </w:r>
    </w:p>
    <w:p w14:paraId="1F1D659A" w14:textId="4957F935" w:rsidR="000D13C6" w:rsidRDefault="00506575" w:rsidP="000D13C6">
      <w:pPr>
        <w:tabs>
          <w:tab w:val="left" w:pos="900"/>
        </w:tabs>
        <w:spacing w:after="0" w:line="240" w:lineRule="auto"/>
        <w:ind w:left="1710" w:hanging="1350"/>
      </w:pPr>
      <w:r>
        <w:tab/>
        <w:t xml:space="preserve">Age 43: </w:t>
      </w:r>
      <w:r w:rsidR="000D13C6">
        <w:t>Memory has worsened. Language issues.</w:t>
      </w:r>
    </w:p>
    <w:p w14:paraId="45C4B467" w14:textId="77777777" w:rsidR="000D13C6" w:rsidRDefault="000D13C6" w:rsidP="000D13C6">
      <w:pPr>
        <w:tabs>
          <w:tab w:val="left" w:pos="900"/>
        </w:tabs>
        <w:spacing w:after="0" w:line="240" w:lineRule="auto"/>
        <w:ind w:left="1710" w:hanging="1350"/>
      </w:pPr>
    </w:p>
    <w:p w14:paraId="4AB8EAA8" w14:textId="77777777" w:rsidR="00DC1F48" w:rsidRDefault="000D13C6" w:rsidP="000D13C6">
      <w:pPr>
        <w:tabs>
          <w:tab w:val="left" w:pos="900"/>
        </w:tabs>
        <w:spacing w:after="0" w:line="240" w:lineRule="auto"/>
        <w:ind w:left="1710" w:hanging="1350"/>
      </w:pPr>
      <w:r>
        <w:t xml:space="preserve">MRI: </w:t>
      </w:r>
    </w:p>
    <w:p w14:paraId="7D58CDC1" w14:textId="06AAC16C" w:rsidR="000D13C6" w:rsidRDefault="00DC1F48" w:rsidP="00DC1F48">
      <w:pPr>
        <w:tabs>
          <w:tab w:val="left" w:pos="900"/>
        </w:tabs>
        <w:spacing w:after="0" w:line="240" w:lineRule="auto"/>
      </w:pPr>
      <w:r>
        <w:tab/>
        <w:t xml:space="preserve">Age 40: </w:t>
      </w:r>
      <w:r w:rsidR="000D13C6">
        <w:t>General cerebral atrophy, atrophy caudate nucleus, cerebellum</w:t>
      </w:r>
    </w:p>
    <w:p w14:paraId="79403C2B" w14:textId="77777777" w:rsidR="000D13C6" w:rsidRDefault="000D13C6" w:rsidP="000D13C6">
      <w:pPr>
        <w:tabs>
          <w:tab w:val="left" w:pos="900"/>
        </w:tabs>
        <w:spacing w:after="0" w:line="240" w:lineRule="auto"/>
        <w:ind w:left="1710" w:hanging="1350"/>
      </w:pPr>
    </w:p>
    <w:p w14:paraId="08A70777" w14:textId="77777777" w:rsidR="00DC1F48" w:rsidRDefault="000D13C6" w:rsidP="000D13C6">
      <w:pPr>
        <w:tabs>
          <w:tab w:val="left" w:pos="900"/>
        </w:tabs>
        <w:spacing w:after="0" w:line="240" w:lineRule="auto"/>
        <w:ind w:left="1710" w:hanging="1350"/>
      </w:pPr>
      <w:r>
        <w:t xml:space="preserve">Other: </w:t>
      </w:r>
    </w:p>
    <w:p w14:paraId="18D0F178" w14:textId="1773A155" w:rsidR="000D13C6" w:rsidRDefault="00DC1F48" w:rsidP="000D13C6">
      <w:pPr>
        <w:tabs>
          <w:tab w:val="left" w:pos="900"/>
        </w:tabs>
        <w:spacing w:after="0" w:line="240" w:lineRule="auto"/>
        <w:ind w:left="1710" w:hanging="1350"/>
      </w:pPr>
      <w:r>
        <w:tab/>
        <w:t xml:space="preserve">Age 40: </w:t>
      </w:r>
      <w:r w:rsidR="000D13C6">
        <w:t>FDG PET</w:t>
      </w:r>
      <w:r>
        <w:t xml:space="preserve">: </w:t>
      </w:r>
      <w:r w:rsidR="000D13C6">
        <w:t xml:space="preserve">Frontal hypometabolism; </w:t>
      </w:r>
    </w:p>
    <w:p w14:paraId="22CC363A" w14:textId="77777777" w:rsidR="000D13C6" w:rsidRDefault="000D13C6" w:rsidP="000D13C6">
      <w:pPr>
        <w:tabs>
          <w:tab w:val="left" w:pos="900"/>
        </w:tabs>
        <w:spacing w:after="0" w:line="240" w:lineRule="auto"/>
        <w:ind w:left="1710" w:hanging="1350"/>
      </w:pPr>
    </w:p>
    <w:p w14:paraId="305144F1" w14:textId="3A5FFA43" w:rsidR="000D13C6" w:rsidRDefault="00DC1F48" w:rsidP="000D13C6">
      <w:pPr>
        <w:tabs>
          <w:tab w:val="left" w:pos="900"/>
        </w:tabs>
        <w:spacing w:after="0" w:line="240" w:lineRule="auto"/>
        <w:ind w:left="1710" w:hanging="1350"/>
      </w:pPr>
      <w:r>
        <w:tab/>
        <w:t xml:space="preserve">Age 40: </w:t>
      </w:r>
      <w:r w:rsidR="000D13C6">
        <w:t>Amyloid PET: negative</w:t>
      </w:r>
    </w:p>
    <w:p w14:paraId="38CEAD30" w14:textId="77777777" w:rsidR="000D13C6" w:rsidRDefault="000D13C6" w:rsidP="000D13C6">
      <w:pPr>
        <w:tabs>
          <w:tab w:val="left" w:pos="900"/>
        </w:tabs>
        <w:spacing w:after="0" w:line="240" w:lineRule="auto"/>
        <w:ind w:left="1710" w:hanging="1350"/>
      </w:pPr>
    </w:p>
    <w:p w14:paraId="458689D7" w14:textId="77777777" w:rsidR="00535A62" w:rsidRDefault="00535A62" w:rsidP="00535A62">
      <w:pPr>
        <w:pageBreakBefore/>
        <w:tabs>
          <w:tab w:val="left" w:pos="900"/>
        </w:tabs>
        <w:spacing w:after="0" w:line="240" w:lineRule="auto"/>
        <w:ind w:left="1714" w:hanging="1354"/>
      </w:pPr>
    </w:p>
    <w:p w14:paraId="6CB61515" w14:textId="02E20385" w:rsidR="00535A62" w:rsidRDefault="00535A62" w:rsidP="00535A62">
      <w:pPr>
        <w:tabs>
          <w:tab w:val="left" w:pos="900"/>
        </w:tabs>
        <w:spacing w:after="0" w:line="240" w:lineRule="auto"/>
        <w:ind w:left="1710" w:hanging="1350"/>
      </w:pPr>
      <w:r>
        <w:t>Subject D</w:t>
      </w:r>
    </w:p>
    <w:p w14:paraId="5D1AC4D9" w14:textId="77777777" w:rsidR="003E7186" w:rsidRDefault="003E7186" w:rsidP="00535A62">
      <w:pPr>
        <w:tabs>
          <w:tab w:val="left" w:pos="900"/>
        </w:tabs>
        <w:spacing w:after="0" w:line="240" w:lineRule="auto"/>
        <w:ind w:left="1710" w:hanging="1350"/>
      </w:pPr>
    </w:p>
    <w:p w14:paraId="2053ADA8" w14:textId="77777777" w:rsidR="00535A62" w:rsidRDefault="00535A62" w:rsidP="00882512">
      <w:pPr>
        <w:tabs>
          <w:tab w:val="left" w:pos="900"/>
          <w:tab w:val="left" w:pos="4320"/>
        </w:tabs>
        <w:spacing w:after="0" w:line="240" w:lineRule="auto"/>
        <w:ind w:left="1710" w:hanging="1350"/>
      </w:pPr>
      <w:r>
        <w:t xml:space="preserve">Age at Initial Neurological Exam: </w:t>
      </w:r>
      <w:r>
        <w:tab/>
        <w:t>45 years</w:t>
      </w:r>
    </w:p>
    <w:p w14:paraId="4539D694" w14:textId="0B2FE986" w:rsidR="00535A62" w:rsidRDefault="00535A62" w:rsidP="00882512">
      <w:pPr>
        <w:tabs>
          <w:tab w:val="left" w:pos="900"/>
          <w:tab w:val="left" w:pos="4320"/>
        </w:tabs>
        <w:spacing w:after="0" w:line="240" w:lineRule="auto"/>
        <w:ind w:left="1710" w:hanging="1350"/>
      </w:pPr>
      <w:r>
        <w:t xml:space="preserve">Disease Duration: </w:t>
      </w:r>
      <w:r>
        <w:tab/>
        <w:t>4 years</w:t>
      </w:r>
    </w:p>
    <w:p w14:paraId="56E9CFB8" w14:textId="51770369" w:rsidR="00535A62" w:rsidRDefault="00535A62" w:rsidP="00882512">
      <w:pPr>
        <w:tabs>
          <w:tab w:val="left" w:pos="900"/>
          <w:tab w:val="left" w:pos="4320"/>
        </w:tabs>
        <w:spacing w:after="0" w:line="240" w:lineRule="auto"/>
        <w:ind w:left="1710" w:hanging="1350"/>
      </w:pPr>
      <w:r>
        <w:t xml:space="preserve">Age at Death: </w:t>
      </w:r>
      <w:r>
        <w:tab/>
        <w:t>49 years</w:t>
      </w:r>
    </w:p>
    <w:p w14:paraId="62D2AB85" w14:textId="41F3C162" w:rsidR="00535A62" w:rsidRDefault="00535A62" w:rsidP="00882512">
      <w:pPr>
        <w:tabs>
          <w:tab w:val="left" w:pos="900"/>
          <w:tab w:val="left" w:pos="4320"/>
        </w:tabs>
        <w:spacing w:after="0" w:line="240" w:lineRule="auto"/>
        <w:ind w:left="1710" w:hanging="1350"/>
      </w:pPr>
      <w:r>
        <w:t xml:space="preserve">Birth Sex: </w:t>
      </w:r>
      <w:r>
        <w:tab/>
      </w:r>
      <w:r w:rsidR="00882512">
        <w:tab/>
      </w:r>
      <w:r>
        <w:t>Female</w:t>
      </w:r>
    </w:p>
    <w:p w14:paraId="4648D67D" w14:textId="77777777" w:rsidR="003E7186" w:rsidRDefault="003E7186" w:rsidP="003E7186">
      <w:pPr>
        <w:tabs>
          <w:tab w:val="left" w:pos="900"/>
          <w:tab w:val="left" w:pos="4320"/>
        </w:tabs>
        <w:spacing w:after="0" w:line="240" w:lineRule="auto"/>
        <w:ind w:left="1710" w:hanging="1350"/>
      </w:pPr>
      <w:r>
        <w:t>Neuropathologic Diagnosis:</w:t>
      </w:r>
      <w:r>
        <w:tab/>
        <w:t>GSS</w:t>
      </w:r>
    </w:p>
    <w:p w14:paraId="735957D1" w14:textId="77777777" w:rsidR="003E7186" w:rsidRDefault="003E7186" w:rsidP="003E7186">
      <w:pPr>
        <w:tabs>
          <w:tab w:val="left" w:pos="900"/>
          <w:tab w:val="left" w:pos="4320"/>
        </w:tabs>
        <w:spacing w:after="0" w:line="240" w:lineRule="auto"/>
        <w:ind w:left="1710" w:hanging="1350"/>
      </w:pPr>
      <w:r>
        <w:t>Molecular Genetic Mutation:</w:t>
      </w:r>
      <w:r>
        <w:tab/>
        <w:t>F198S</w:t>
      </w:r>
    </w:p>
    <w:p w14:paraId="470AF9D0" w14:textId="5666BB55" w:rsidR="00535A62" w:rsidRDefault="00535A62" w:rsidP="00882512">
      <w:pPr>
        <w:tabs>
          <w:tab w:val="left" w:pos="900"/>
          <w:tab w:val="left" w:pos="4320"/>
        </w:tabs>
        <w:spacing w:after="0" w:line="240" w:lineRule="auto"/>
        <w:ind w:left="1710" w:hanging="1350"/>
      </w:pPr>
      <w:r>
        <w:t>PrP 129</w:t>
      </w:r>
      <w:r w:rsidR="003E7186">
        <w:t xml:space="preserve"> Polymorphism</w:t>
      </w:r>
      <w:r>
        <w:t>:</w:t>
      </w:r>
      <w:r w:rsidR="00882512">
        <w:tab/>
      </w:r>
      <w:r>
        <w:t>V/V</w:t>
      </w:r>
    </w:p>
    <w:p w14:paraId="0B1E7B01" w14:textId="77777777" w:rsidR="00535A62" w:rsidRDefault="00535A62" w:rsidP="00882512">
      <w:pPr>
        <w:tabs>
          <w:tab w:val="left" w:pos="900"/>
          <w:tab w:val="left" w:pos="4320"/>
        </w:tabs>
        <w:spacing w:after="0" w:line="240" w:lineRule="auto"/>
        <w:ind w:left="1710" w:hanging="1350"/>
      </w:pPr>
    </w:p>
    <w:p w14:paraId="2B61920F" w14:textId="77777777" w:rsidR="00535A62" w:rsidRDefault="00535A62" w:rsidP="00535A62">
      <w:pPr>
        <w:tabs>
          <w:tab w:val="left" w:pos="900"/>
        </w:tabs>
        <w:spacing w:after="0" w:line="240" w:lineRule="auto"/>
        <w:ind w:left="1710" w:hanging="1350"/>
      </w:pPr>
      <w:r>
        <w:t>Clinical Signs &amp; Symptoms at Onset of Clinical Signs:</w:t>
      </w:r>
    </w:p>
    <w:p w14:paraId="220C8240" w14:textId="7F119E9A" w:rsidR="00882512" w:rsidRDefault="00535A62" w:rsidP="00882512">
      <w:pPr>
        <w:tabs>
          <w:tab w:val="left" w:pos="900"/>
        </w:tabs>
        <w:spacing w:after="0" w:line="240" w:lineRule="auto"/>
        <w:ind w:left="1710" w:hanging="1350"/>
      </w:pPr>
      <w:r>
        <w:tab/>
      </w:r>
      <w:r w:rsidR="00882512">
        <w:t>Age 48: History of depression, anxiety, frequent falls. Neurological exam: rigidity, tremor upper extremities, cogwheel lower and upper extremities, hyperreflexia, ataxia of gait, dysarthria, dysphagia. Severe cognitive decline. Psychiatric evaluation: depression, suicidal ideation, paranoid thinking.</w:t>
      </w:r>
    </w:p>
    <w:p w14:paraId="2EAD993C" w14:textId="77777777" w:rsidR="00535A62" w:rsidRDefault="00535A62" w:rsidP="00535A62">
      <w:pPr>
        <w:tabs>
          <w:tab w:val="left" w:pos="900"/>
        </w:tabs>
        <w:spacing w:after="0" w:line="240" w:lineRule="auto"/>
        <w:ind w:left="1710" w:hanging="1350"/>
      </w:pPr>
    </w:p>
    <w:p w14:paraId="54DC68BD" w14:textId="77777777" w:rsidR="00535A62" w:rsidRDefault="00535A62" w:rsidP="00535A62">
      <w:pPr>
        <w:tabs>
          <w:tab w:val="left" w:pos="900"/>
        </w:tabs>
        <w:spacing w:after="0" w:line="240" w:lineRule="auto"/>
        <w:ind w:left="1710" w:hanging="1350"/>
      </w:pPr>
      <w:r>
        <w:t>Clinical Signs &amp; Symptoms During Disease Progression:</w:t>
      </w:r>
    </w:p>
    <w:p w14:paraId="470E9395" w14:textId="77777777" w:rsidR="00535A62" w:rsidRDefault="00535A62" w:rsidP="00535A62">
      <w:pPr>
        <w:tabs>
          <w:tab w:val="left" w:pos="900"/>
        </w:tabs>
        <w:spacing w:after="0" w:line="240" w:lineRule="auto"/>
        <w:ind w:left="1710" w:hanging="1350"/>
      </w:pPr>
    </w:p>
    <w:p w14:paraId="679D36EA" w14:textId="77777777" w:rsidR="00535A62" w:rsidRDefault="00535A62" w:rsidP="00535A62">
      <w:pPr>
        <w:pageBreakBefore/>
        <w:tabs>
          <w:tab w:val="left" w:pos="900"/>
        </w:tabs>
        <w:spacing w:after="0" w:line="240" w:lineRule="auto"/>
        <w:ind w:left="1714" w:hanging="1354"/>
      </w:pPr>
    </w:p>
    <w:p w14:paraId="47DCEB53" w14:textId="400B30EA" w:rsidR="00535A62" w:rsidRDefault="00535A62" w:rsidP="00D258A4">
      <w:pPr>
        <w:spacing w:after="0" w:line="240" w:lineRule="auto"/>
        <w:ind w:left="360"/>
      </w:pPr>
      <w:r>
        <w:t>Subject E</w:t>
      </w:r>
    </w:p>
    <w:p w14:paraId="211D91D2" w14:textId="77777777" w:rsidR="003E7186" w:rsidRDefault="003E7186" w:rsidP="00535A62">
      <w:pPr>
        <w:spacing w:after="0" w:line="240" w:lineRule="auto"/>
      </w:pPr>
    </w:p>
    <w:p w14:paraId="013CB61C" w14:textId="0B682B6D" w:rsidR="00535A62" w:rsidRPr="00E40948" w:rsidRDefault="00535A62" w:rsidP="00535A62">
      <w:pPr>
        <w:tabs>
          <w:tab w:val="left" w:pos="900"/>
          <w:tab w:val="left" w:pos="4320"/>
        </w:tabs>
        <w:spacing w:after="0" w:line="240" w:lineRule="auto"/>
        <w:ind w:firstLine="360"/>
      </w:pPr>
      <w:r w:rsidRPr="00E40948">
        <w:t xml:space="preserve">Age at Initial Neurological Exam: </w:t>
      </w:r>
      <w:r w:rsidRPr="00E40948">
        <w:tab/>
        <w:t>4</w:t>
      </w:r>
      <w:r>
        <w:t>8</w:t>
      </w:r>
      <w:r w:rsidRPr="00E40948">
        <w:t xml:space="preserve"> years</w:t>
      </w:r>
    </w:p>
    <w:p w14:paraId="1122F351" w14:textId="3327AD59" w:rsidR="00535A62" w:rsidRPr="00E40948" w:rsidRDefault="00535A62" w:rsidP="00535A62">
      <w:pPr>
        <w:tabs>
          <w:tab w:val="left" w:pos="900"/>
          <w:tab w:val="left" w:pos="4320"/>
        </w:tabs>
        <w:spacing w:after="0" w:line="240" w:lineRule="auto"/>
        <w:ind w:firstLine="360"/>
      </w:pPr>
      <w:r w:rsidRPr="00E40948">
        <w:t xml:space="preserve">Disease Duration: </w:t>
      </w:r>
      <w:r w:rsidRPr="00E40948">
        <w:tab/>
      </w:r>
      <w:r>
        <w:t>5</w:t>
      </w:r>
      <w:r w:rsidRPr="00E40948">
        <w:t xml:space="preserve"> years</w:t>
      </w:r>
    </w:p>
    <w:p w14:paraId="04DD252D" w14:textId="528505D4" w:rsidR="00535A62" w:rsidRPr="00E40948" w:rsidRDefault="00535A62" w:rsidP="00535A62">
      <w:pPr>
        <w:tabs>
          <w:tab w:val="left" w:pos="900"/>
          <w:tab w:val="left" w:pos="4320"/>
        </w:tabs>
        <w:spacing w:after="0" w:line="240" w:lineRule="auto"/>
        <w:ind w:firstLine="360"/>
      </w:pPr>
      <w:r w:rsidRPr="00E40948">
        <w:t xml:space="preserve">Age at Death: </w:t>
      </w:r>
      <w:r w:rsidRPr="00E40948">
        <w:tab/>
      </w:r>
      <w:r>
        <w:t>53</w:t>
      </w:r>
      <w:r w:rsidRPr="00E40948">
        <w:t xml:space="preserve"> years</w:t>
      </w:r>
    </w:p>
    <w:p w14:paraId="32E7D78C" w14:textId="77777777" w:rsidR="00535A62" w:rsidRPr="00E40948" w:rsidRDefault="00535A62" w:rsidP="00535A62">
      <w:pPr>
        <w:tabs>
          <w:tab w:val="left" w:pos="900"/>
          <w:tab w:val="left" w:pos="4320"/>
        </w:tabs>
        <w:spacing w:after="0" w:line="240" w:lineRule="auto"/>
        <w:ind w:firstLine="360"/>
      </w:pPr>
      <w:r w:rsidRPr="00E40948">
        <w:t xml:space="preserve">Birth Sex: </w:t>
      </w:r>
      <w:r w:rsidRPr="00E40948">
        <w:tab/>
        <w:t>Male</w:t>
      </w:r>
    </w:p>
    <w:p w14:paraId="3F333A23" w14:textId="77777777" w:rsidR="003E7186" w:rsidRDefault="003E7186" w:rsidP="003E7186">
      <w:pPr>
        <w:tabs>
          <w:tab w:val="left" w:pos="900"/>
          <w:tab w:val="left" w:pos="4320"/>
        </w:tabs>
        <w:spacing w:after="0" w:line="240" w:lineRule="auto"/>
        <w:ind w:left="1710" w:hanging="1350"/>
      </w:pPr>
      <w:r>
        <w:t>Neuropathologic Diagnosis:</w:t>
      </w:r>
      <w:r>
        <w:tab/>
        <w:t>GSS</w:t>
      </w:r>
    </w:p>
    <w:p w14:paraId="2B4A2CCE" w14:textId="77777777" w:rsidR="003E7186" w:rsidRDefault="003E7186" w:rsidP="003E7186">
      <w:pPr>
        <w:tabs>
          <w:tab w:val="left" w:pos="900"/>
          <w:tab w:val="left" w:pos="4320"/>
        </w:tabs>
        <w:spacing w:after="0" w:line="240" w:lineRule="auto"/>
        <w:ind w:left="1710" w:hanging="1350"/>
      </w:pPr>
      <w:r>
        <w:t>Molecular Genetic Mutation:</w:t>
      </w:r>
      <w:r>
        <w:tab/>
        <w:t>F198S</w:t>
      </w:r>
    </w:p>
    <w:p w14:paraId="0344EDCB" w14:textId="05ECA1E4" w:rsidR="00535A62" w:rsidRDefault="00535A62" w:rsidP="00535A62">
      <w:pPr>
        <w:tabs>
          <w:tab w:val="left" w:pos="900"/>
          <w:tab w:val="left" w:pos="4320"/>
        </w:tabs>
        <w:spacing w:after="0" w:line="240" w:lineRule="auto"/>
        <w:ind w:firstLine="360"/>
      </w:pPr>
      <w:r w:rsidRPr="00E40948">
        <w:t>PrP 129</w:t>
      </w:r>
      <w:r w:rsidR="003E7186">
        <w:t xml:space="preserve"> Polymorphism</w:t>
      </w:r>
      <w:r w:rsidRPr="00E40948">
        <w:t xml:space="preserve">: </w:t>
      </w:r>
      <w:r w:rsidRPr="00E40948">
        <w:tab/>
        <w:t>V/V</w:t>
      </w:r>
    </w:p>
    <w:p w14:paraId="06632B00" w14:textId="77777777" w:rsidR="00535A62" w:rsidRDefault="00535A62" w:rsidP="00535A62">
      <w:pPr>
        <w:tabs>
          <w:tab w:val="left" w:pos="900"/>
          <w:tab w:val="left" w:pos="4320"/>
        </w:tabs>
        <w:spacing w:after="0" w:line="240" w:lineRule="auto"/>
        <w:ind w:firstLine="360"/>
      </w:pPr>
    </w:p>
    <w:p w14:paraId="25755B36" w14:textId="77777777" w:rsidR="00535A62" w:rsidRDefault="00535A62" w:rsidP="00535A62">
      <w:pPr>
        <w:tabs>
          <w:tab w:val="left" w:pos="900"/>
          <w:tab w:val="left" w:pos="4320"/>
        </w:tabs>
        <w:spacing w:after="0" w:line="240" w:lineRule="auto"/>
        <w:ind w:left="1710" w:hanging="1350"/>
      </w:pPr>
      <w:r>
        <w:t>Clinical Signs &amp; Symptoms at Onset of Clinical Signs:</w:t>
      </w:r>
    </w:p>
    <w:p w14:paraId="3B9AA6F4" w14:textId="7387BE31" w:rsidR="00535A62" w:rsidRDefault="000E74A5" w:rsidP="00535A62">
      <w:pPr>
        <w:tabs>
          <w:tab w:val="left" w:pos="900"/>
          <w:tab w:val="left" w:pos="4320"/>
        </w:tabs>
        <w:spacing w:after="0" w:line="240" w:lineRule="auto"/>
        <w:ind w:left="1710" w:hanging="1350"/>
      </w:pPr>
      <w:r>
        <w:tab/>
        <w:t xml:space="preserve">Age 48: </w:t>
      </w:r>
      <w:r w:rsidR="00535A62">
        <w:t>At least one-year history of gradually progressive memory and language disorder and a six-month history of difficulties with judgment and reasoning, paranoid ideation,</w:t>
      </w:r>
      <w:r>
        <w:t xml:space="preserve"> c</w:t>
      </w:r>
      <w:r w:rsidR="00535A62">
        <w:t>hanges in personality: irritability, withdrawal, sadness, socially inappropriate behavior, and agitation.</w:t>
      </w:r>
      <w:r>
        <w:t xml:space="preserve"> </w:t>
      </w:r>
      <w:r w:rsidR="00535A62">
        <w:t>Neuropsychology tests: mild impairment in memory, orientation, judgement, problem-solving, community affairs, home and hobbies domains, moderate impairment in the behavior, comportment, and personality domains. presence of agitation, depression, anxiety, disinhibition, irritability, nighttime behaviors, problems with appetite, impairment in daily functions. The neuropsychological battery revealed mild impairments in efficiency of new learning, verbal fluency, response inhibition, complex sequential tracking, and manual motor speed.</w:t>
      </w:r>
      <w:r>
        <w:t xml:space="preserve"> </w:t>
      </w:r>
      <w:r w:rsidR="00535A62">
        <w:t xml:space="preserve">Neurological exam: rigidity, </w:t>
      </w:r>
      <w:r>
        <w:t>bradykinesia</w:t>
      </w:r>
      <w:r w:rsidR="00535A62">
        <w:t>, body and extremities</w:t>
      </w:r>
    </w:p>
    <w:p w14:paraId="3369B7AE" w14:textId="77777777" w:rsidR="00535A62" w:rsidRDefault="00535A62" w:rsidP="00535A62">
      <w:pPr>
        <w:tabs>
          <w:tab w:val="left" w:pos="900"/>
          <w:tab w:val="left" w:pos="4320"/>
        </w:tabs>
        <w:spacing w:after="0" w:line="240" w:lineRule="auto"/>
        <w:ind w:left="1710" w:hanging="1350"/>
      </w:pPr>
    </w:p>
    <w:p w14:paraId="5D5832C9" w14:textId="67BC071C" w:rsidR="00535A62" w:rsidRDefault="00535A62" w:rsidP="00535A62">
      <w:pPr>
        <w:tabs>
          <w:tab w:val="left" w:pos="900"/>
          <w:tab w:val="left" w:pos="4320"/>
        </w:tabs>
        <w:spacing w:after="0" w:line="240" w:lineRule="auto"/>
        <w:ind w:left="1710" w:hanging="1350"/>
      </w:pPr>
      <w:r>
        <w:t>Clinical Signs &amp; Symptoms During Disease Progression:</w:t>
      </w:r>
    </w:p>
    <w:p w14:paraId="16608DC5" w14:textId="0E801F15" w:rsidR="00535A62" w:rsidRDefault="000E74A5" w:rsidP="00535A62">
      <w:pPr>
        <w:tabs>
          <w:tab w:val="left" w:pos="900"/>
        </w:tabs>
        <w:spacing w:after="0" w:line="240" w:lineRule="auto"/>
        <w:ind w:left="1710" w:hanging="1350"/>
      </w:pPr>
      <w:r>
        <w:tab/>
        <w:t xml:space="preserve">Age 52: </w:t>
      </w:r>
      <w:r w:rsidR="00535A62">
        <w:t xml:space="preserve">Neurological exam: rigidity, </w:t>
      </w:r>
      <w:r>
        <w:t>bradykinesia</w:t>
      </w:r>
      <w:r w:rsidR="00535A62">
        <w:t>, body and extremities, ataxia of gait, dysdiadochokinesia, asymmetric heel to shin test, stooped posture.</w:t>
      </w:r>
      <w:r>
        <w:t xml:space="preserve"> </w:t>
      </w:r>
      <w:r w:rsidR="00535A62">
        <w:t>Neuropsychology tests: mild impairment in memory, orientation, judgement, problem-solving.</w:t>
      </w:r>
      <w:r>
        <w:t xml:space="preserve"> </w:t>
      </w:r>
      <w:r w:rsidR="00535A62">
        <w:t>Severe progression of symptoms.</w:t>
      </w:r>
    </w:p>
    <w:p w14:paraId="11780FF0" w14:textId="77777777" w:rsidR="00535A62" w:rsidRDefault="00535A62" w:rsidP="00535A62">
      <w:pPr>
        <w:tabs>
          <w:tab w:val="left" w:pos="900"/>
        </w:tabs>
        <w:spacing w:after="0" w:line="240" w:lineRule="auto"/>
        <w:ind w:left="1710" w:hanging="1350"/>
      </w:pPr>
    </w:p>
    <w:p w14:paraId="460836FD" w14:textId="2C312863" w:rsidR="00535A62" w:rsidRDefault="00535A62" w:rsidP="00535A62">
      <w:pPr>
        <w:tabs>
          <w:tab w:val="left" w:pos="900"/>
        </w:tabs>
        <w:spacing w:after="0" w:line="240" w:lineRule="auto"/>
        <w:ind w:left="1710" w:hanging="1350"/>
      </w:pPr>
      <w:r>
        <w:t xml:space="preserve">MRI: </w:t>
      </w:r>
    </w:p>
    <w:p w14:paraId="6155598C" w14:textId="155891EE" w:rsidR="00FB7607" w:rsidRDefault="00FB7607" w:rsidP="00535A62">
      <w:pPr>
        <w:tabs>
          <w:tab w:val="left" w:pos="900"/>
        </w:tabs>
        <w:spacing w:after="0" w:line="240" w:lineRule="auto"/>
        <w:ind w:left="1710" w:hanging="1350"/>
      </w:pPr>
      <w:r>
        <w:tab/>
        <w:t>Age 52: Global atrophy</w:t>
      </w:r>
    </w:p>
    <w:p w14:paraId="443268B8" w14:textId="77777777" w:rsidR="00535A62" w:rsidRDefault="00535A62" w:rsidP="00535A62">
      <w:pPr>
        <w:tabs>
          <w:tab w:val="left" w:pos="900"/>
        </w:tabs>
        <w:spacing w:after="0" w:line="240" w:lineRule="auto"/>
        <w:ind w:left="1710" w:hanging="1350"/>
      </w:pPr>
    </w:p>
    <w:p w14:paraId="01A84284" w14:textId="77777777" w:rsidR="00FB7607" w:rsidRDefault="00535A62" w:rsidP="00535A62">
      <w:pPr>
        <w:tabs>
          <w:tab w:val="left" w:pos="900"/>
        </w:tabs>
        <w:spacing w:after="0" w:line="240" w:lineRule="auto"/>
        <w:ind w:left="1710" w:hanging="1350"/>
      </w:pPr>
      <w:r>
        <w:t xml:space="preserve">Other: </w:t>
      </w:r>
    </w:p>
    <w:p w14:paraId="5CE82865" w14:textId="36E151BF" w:rsidR="00535A62" w:rsidRDefault="00FB7607" w:rsidP="00FB7607">
      <w:pPr>
        <w:tabs>
          <w:tab w:val="left" w:pos="900"/>
        </w:tabs>
        <w:spacing w:after="0" w:line="240" w:lineRule="auto"/>
        <w:ind w:left="1710" w:hanging="1350"/>
      </w:pPr>
      <w:r>
        <w:tab/>
        <w:t xml:space="preserve">Age 52: </w:t>
      </w:r>
      <w:r w:rsidR="00535A62">
        <w:t xml:space="preserve">PET </w:t>
      </w:r>
      <w:proofErr w:type="spellStart"/>
      <w:r w:rsidR="00535A62" w:rsidRPr="00535A62">
        <w:t>flortaucipir</w:t>
      </w:r>
      <w:proofErr w:type="spellEnd"/>
      <w:r>
        <w:t>: show specific binding of the tracer in the basal ganglia, thalamus, cingulate gyrus, frontal lobe, and insula/claustrum</w:t>
      </w:r>
      <w:r w:rsidR="00272F0F">
        <w:t xml:space="preserve"> </w:t>
      </w:r>
      <w:r w:rsidR="00272F0F">
        <w:fldChar w:fldCharType="begin">
          <w:fldData xml:space="preserve">PEVuZE5vdGU+PENpdGU+PEF1dGhvcj5SaXNhY2hlcjwvQXV0aG9yPjxZZWFyPjIwMTg8L1llYXI+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MjA1
Nzc3PC9jdXN0b20yPjxlbGVjdHJvbmljLXJlc291cmNlLW51bT4xMC4xMTg2L3M0MDQ3OC0wMTgt
MDYwOC16PC9lbGVjdHJvbmljLXJlc291cmNlLW51bT48cmVtb3RlLWRhdGFiYXNlLXByb3ZpZGVy
Pk5MTTwvcmVtb3RlLWRhdGFiYXNlLXByb3ZpZGVyPjxsYW5ndWFnZT5lbmc8L2xhbmd1YWdlPjwv
cmVjb3JkPjwvQ2l0ZT48L0VuZE5vdGU+AG==
</w:fldData>
        </w:fldChar>
      </w:r>
      <w:r w:rsidR="00272F0F">
        <w:instrText xml:space="preserve"> ADDIN EN.CITE </w:instrText>
      </w:r>
      <w:r w:rsidR="00272F0F">
        <w:fldChar w:fldCharType="begin">
          <w:fldData xml:space="preserve">PEVuZE5vdGU+PENpdGU+PEF1dGhvcj5SaXNhY2hlcjwvQXV0aG9yPjxZZWFyPjIwMTg8L1llYXI+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MjA1
Nzc3PC9jdXN0b20yPjxlbGVjdHJvbmljLXJlc291cmNlLW51bT4xMC4xMTg2L3M0MDQ3OC0wMTgt
MDYwOC16PC9lbGVjdHJvbmljLXJlc291cmNlLW51bT48cmVtb3RlLWRhdGFiYXNlLXByb3ZpZGVy
Pk5MTTwvcmVtb3RlLWRhdGFiYXNlLXByb3ZpZGVyPjxsYW5ndWFnZT5lbmc8L2xhbmd1YWdlPjwv
cmVjb3JkPjwvQ2l0ZT48L0VuZE5vdGU+AG==
</w:fldData>
        </w:fldChar>
      </w:r>
      <w:r w:rsidR="00272F0F">
        <w:instrText xml:space="preserve"> ADDIN EN.CITE.DATA </w:instrText>
      </w:r>
      <w:r w:rsidR="00272F0F">
        <w:fldChar w:fldCharType="end"/>
      </w:r>
      <w:r w:rsidR="00272F0F">
        <w:fldChar w:fldCharType="separate"/>
      </w:r>
      <w:r w:rsidR="00272F0F">
        <w:rPr>
          <w:noProof/>
        </w:rPr>
        <w:t>[2]</w:t>
      </w:r>
      <w:r w:rsidR="00272F0F">
        <w:fldChar w:fldCharType="end"/>
      </w:r>
    </w:p>
    <w:p w14:paraId="4EDDD026" w14:textId="77777777" w:rsidR="00535A62" w:rsidRDefault="00535A62" w:rsidP="00535A62">
      <w:pPr>
        <w:tabs>
          <w:tab w:val="left" w:pos="900"/>
        </w:tabs>
        <w:spacing w:after="0" w:line="240" w:lineRule="auto"/>
        <w:ind w:left="1710" w:hanging="1350"/>
      </w:pPr>
    </w:p>
    <w:p w14:paraId="63185A15" w14:textId="77777777" w:rsidR="00535A62" w:rsidRDefault="00535A62" w:rsidP="00535A62">
      <w:pPr>
        <w:pageBreakBefore/>
        <w:tabs>
          <w:tab w:val="left" w:pos="900"/>
        </w:tabs>
        <w:spacing w:after="0" w:line="240" w:lineRule="auto"/>
        <w:ind w:left="1714" w:hanging="1354"/>
      </w:pPr>
    </w:p>
    <w:p w14:paraId="3F683E76" w14:textId="7B681D4C" w:rsidR="00CD6CD9" w:rsidRDefault="00CD6CD9" w:rsidP="00CD6CD9">
      <w:pPr>
        <w:tabs>
          <w:tab w:val="left" w:pos="900"/>
        </w:tabs>
        <w:spacing w:after="0" w:line="240" w:lineRule="auto"/>
        <w:ind w:left="1710" w:hanging="1350"/>
      </w:pPr>
      <w:r>
        <w:t>Subject F</w:t>
      </w:r>
    </w:p>
    <w:p w14:paraId="6E61FF8B" w14:textId="77777777" w:rsidR="00742D52" w:rsidRDefault="00742D52" w:rsidP="00CD6CD9">
      <w:pPr>
        <w:tabs>
          <w:tab w:val="left" w:pos="900"/>
        </w:tabs>
        <w:spacing w:after="0" w:line="240" w:lineRule="auto"/>
        <w:ind w:left="1710" w:hanging="1350"/>
      </w:pPr>
    </w:p>
    <w:p w14:paraId="1D3106C4" w14:textId="3948C889" w:rsidR="00CD6CD9" w:rsidRDefault="00CD6CD9" w:rsidP="00A72317">
      <w:pPr>
        <w:tabs>
          <w:tab w:val="left" w:pos="900"/>
          <w:tab w:val="left" w:pos="4320"/>
        </w:tabs>
        <w:spacing w:after="0" w:line="240" w:lineRule="auto"/>
        <w:ind w:left="1710" w:hanging="1350"/>
      </w:pPr>
      <w:r>
        <w:t xml:space="preserve">Age at Initial Neurological Exam: </w:t>
      </w:r>
      <w:r>
        <w:tab/>
      </w:r>
      <w:r w:rsidR="007F406F">
        <w:t>6</w:t>
      </w:r>
      <w:r w:rsidR="00914BA2">
        <w:t>8</w:t>
      </w:r>
      <w:r>
        <w:t xml:space="preserve"> years</w:t>
      </w:r>
    </w:p>
    <w:p w14:paraId="7CDD5522" w14:textId="74D70559" w:rsidR="00CD6CD9" w:rsidRDefault="00CD6CD9" w:rsidP="00A72317">
      <w:pPr>
        <w:tabs>
          <w:tab w:val="left" w:pos="900"/>
          <w:tab w:val="left" w:pos="4320"/>
        </w:tabs>
        <w:spacing w:after="0" w:line="240" w:lineRule="auto"/>
        <w:ind w:left="1710" w:hanging="1350"/>
      </w:pPr>
      <w:r>
        <w:t xml:space="preserve">Disease Duration: </w:t>
      </w:r>
      <w:r>
        <w:tab/>
      </w:r>
      <w:r w:rsidR="005620C4">
        <w:t xml:space="preserve">5 </w:t>
      </w:r>
      <w:r>
        <w:t>years</w:t>
      </w:r>
    </w:p>
    <w:p w14:paraId="5217E193" w14:textId="0E03B737" w:rsidR="00CD6CD9" w:rsidRDefault="00CD6CD9" w:rsidP="00A72317">
      <w:pPr>
        <w:tabs>
          <w:tab w:val="left" w:pos="900"/>
          <w:tab w:val="left" w:pos="4320"/>
        </w:tabs>
        <w:spacing w:after="0" w:line="240" w:lineRule="auto"/>
        <w:ind w:left="1710" w:hanging="1350"/>
      </w:pPr>
      <w:r>
        <w:t xml:space="preserve">Age at Death: </w:t>
      </w:r>
      <w:r>
        <w:tab/>
        <w:t>73 years</w:t>
      </w:r>
    </w:p>
    <w:p w14:paraId="7935B7B7" w14:textId="760978EB" w:rsidR="00CD6CD9" w:rsidRDefault="00CD6CD9" w:rsidP="00A72317">
      <w:pPr>
        <w:tabs>
          <w:tab w:val="left" w:pos="900"/>
          <w:tab w:val="left" w:pos="4320"/>
        </w:tabs>
        <w:spacing w:after="0" w:line="240" w:lineRule="auto"/>
        <w:ind w:left="1710" w:hanging="1350"/>
      </w:pPr>
      <w:r>
        <w:t xml:space="preserve">Birth Sex: </w:t>
      </w:r>
      <w:r>
        <w:tab/>
      </w:r>
      <w:r w:rsidR="00A72317">
        <w:tab/>
      </w:r>
      <w:r>
        <w:t>Female</w:t>
      </w:r>
    </w:p>
    <w:p w14:paraId="559035F5" w14:textId="77777777" w:rsidR="003E7186" w:rsidRDefault="003E7186" w:rsidP="003E7186">
      <w:pPr>
        <w:tabs>
          <w:tab w:val="left" w:pos="900"/>
          <w:tab w:val="left" w:pos="4320"/>
        </w:tabs>
        <w:spacing w:after="0" w:line="240" w:lineRule="auto"/>
        <w:ind w:left="1710" w:hanging="1350"/>
      </w:pPr>
      <w:r>
        <w:t>Neuropathologic Diagnosis:</w:t>
      </w:r>
      <w:r>
        <w:tab/>
        <w:t>GSS</w:t>
      </w:r>
    </w:p>
    <w:p w14:paraId="1872EA7F" w14:textId="77777777" w:rsidR="003E7186" w:rsidRDefault="003E7186" w:rsidP="003E7186">
      <w:pPr>
        <w:tabs>
          <w:tab w:val="left" w:pos="900"/>
          <w:tab w:val="left" w:pos="4320"/>
        </w:tabs>
        <w:spacing w:after="0" w:line="240" w:lineRule="auto"/>
        <w:ind w:left="1710" w:hanging="1350"/>
      </w:pPr>
      <w:r>
        <w:t>Molecular Genetic Mutation:</w:t>
      </w:r>
      <w:r>
        <w:tab/>
        <w:t>F198S</w:t>
      </w:r>
    </w:p>
    <w:p w14:paraId="1CD5D63A" w14:textId="77F516AC" w:rsidR="00CD6CD9" w:rsidRDefault="00CD6CD9" w:rsidP="00A72317">
      <w:pPr>
        <w:tabs>
          <w:tab w:val="left" w:pos="900"/>
          <w:tab w:val="left" w:pos="4320"/>
        </w:tabs>
        <w:spacing w:after="0" w:line="240" w:lineRule="auto"/>
        <w:ind w:left="1710" w:hanging="1350"/>
      </w:pPr>
      <w:r>
        <w:t>PrP 129</w:t>
      </w:r>
      <w:r w:rsidR="003E7186">
        <w:t xml:space="preserve"> Polymorphism</w:t>
      </w:r>
      <w:r>
        <w:t>:</w:t>
      </w:r>
      <w:r w:rsidR="00A72317">
        <w:tab/>
      </w:r>
      <w:r>
        <w:t>M/V</w:t>
      </w:r>
    </w:p>
    <w:p w14:paraId="52883487" w14:textId="77777777" w:rsidR="00CD6CD9" w:rsidRDefault="00CD6CD9" w:rsidP="00CD6CD9">
      <w:pPr>
        <w:tabs>
          <w:tab w:val="left" w:pos="900"/>
        </w:tabs>
        <w:spacing w:after="0" w:line="240" w:lineRule="auto"/>
        <w:ind w:left="1710" w:hanging="1350"/>
      </w:pPr>
    </w:p>
    <w:p w14:paraId="4E54077E" w14:textId="77777777" w:rsidR="00CD6CD9" w:rsidRDefault="00CD6CD9" w:rsidP="00CD6CD9">
      <w:pPr>
        <w:tabs>
          <w:tab w:val="left" w:pos="900"/>
        </w:tabs>
        <w:spacing w:after="0" w:line="240" w:lineRule="auto"/>
        <w:ind w:left="1710" w:hanging="1350"/>
      </w:pPr>
      <w:r>
        <w:t>Clinical Signs &amp; Symptoms at Onset of Clinical Signs:</w:t>
      </w:r>
    </w:p>
    <w:p w14:paraId="07B11DCB" w14:textId="572166BB" w:rsidR="007F406F" w:rsidRDefault="00433F49" w:rsidP="00CD6CD9">
      <w:pPr>
        <w:tabs>
          <w:tab w:val="left" w:pos="900"/>
        </w:tabs>
        <w:spacing w:after="0" w:line="240" w:lineRule="auto"/>
        <w:ind w:left="1710" w:hanging="1350"/>
      </w:pPr>
      <w:r>
        <w:tab/>
        <w:t>Age 6</w:t>
      </w:r>
      <w:r w:rsidR="00914BA2">
        <w:t>8</w:t>
      </w:r>
      <w:r>
        <w:t>: Unsteady gait, rigidity, cognitively impaired.</w:t>
      </w:r>
    </w:p>
    <w:p w14:paraId="4E5F9510" w14:textId="77777777" w:rsidR="007F406F" w:rsidRDefault="007F406F" w:rsidP="00CD6CD9">
      <w:pPr>
        <w:tabs>
          <w:tab w:val="left" w:pos="900"/>
        </w:tabs>
        <w:spacing w:after="0" w:line="240" w:lineRule="auto"/>
        <w:ind w:left="1710" w:hanging="1350"/>
      </w:pPr>
    </w:p>
    <w:p w14:paraId="35A8BF8E" w14:textId="51D4912E" w:rsidR="00CD6CD9" w:rsidRDefault="00CD6CD9" w:rsidP="00CD6CD9">
      <w:pPr>
        <w:tabs>
          <w:tab w:val="left" w:pos="900"/>
        </w:tabs>
        <w:spacing w:after="0" w:line="240" w:lineRule="auto"/>
        <w:ind w:left="1710" w:hanging="1350"/>
      </w:pPr>
      <w:r>
        <w:t>Clinical Signs &amp; Symptoms During Disease Progression:</w:t>
      </w:r>
    </w:p>
    <w:p w14:paraId="7F309602" w14:textId="12794C0D" w:rsidR="00433F49" w:rsidRDefault="007F406F" w:rsidP="00433F49">
      <w:pPr>
        <w:tabs>
          <w:tab w:val="left" w:pos="900"/>
        </w:tabs>
        <w:spacing w:after="0" w:line="240" w:lineRule="auto"/>
        <w:ind w:left="1710" w:hanging="1350"/>
      </w:pPr>
      <w:r>
        <w:tab/>
        <w:t>Age 72: Neurological exam: Rigidity, bradykinesia, dysarthric and facial expression, masked facies, difficulty upward gaze. Cognitively impaired.</w:t>
      </w:r>
      <w:r w:rsidR="00433F49">
        <w:t xml:space="preserve"> </w:t>
      </w:r>
    </w:p>
    <w:p w14:paraId="66AB4748" w14:textId="77777777" w:rsidR="007F406F" w:rsidRDefault="007F406F" w:rsidP="007F406F">
      <w:pPr>
        <w:tabs>
          <w:tab w:val="left" w:pos="900"/>
        </w:tabs>
        <w:spacing w:after="0" w:line="240" w:lineRule="auto"/>
        <w:ind w:left="1710" w:hanging="1350"/>
      </w:pPr>
    </w:p>
    <w:p w14:paraId="79E4D620" w14:textId="73B6C926" w:rsidR="007F406F" w:rsidRDefault="007F406F" w:rsidP="007F406F">
      <w:pPr>
        <w:tabs>
          <w:tab w:val="left" w:pos="900"/>
        </w:tabs>
        <w:spacing w:after="0" w:line="240" w:lineRule="auto"/>
        <w:ind w:left="1710" w:hanging="1350"/>
      </w:pPr>
      <w:r>
        <w:tab/>
        <w:t>Age 73: Neurological exam: Rigidity, bradykinesia, impaired speech and facial expression, masked facies, nystagmus. Contractures of arms and legs. Cognitively impaired.</w:t>
      </w:r>
    </w:p>
    <w:p w14:paraId="3D632CDC" w14:textId="77777777" w:rsidR="00CD6CD9" w:rsidRDefault="00CD6CD9" w:rsidP="00CD6CD9">
      <w:pPr>
        <w:tabs>
          <w:tab w:val="left" w:pos="900"/>
        </w:tabs>
        <w:spacing w:after="0" w:line="240" w:lineRule="auto"/>
        <w:ind w:left="1710" w:hanging="1350"/>
      </w:pPr>
    </w:p>
    <w:p w14:paraId="0ACFF3B2" w14:textId="77777777" w:rsidR="00560FAB" w:rsidRDefault="00CD6CD9" w:rsidP="00CD6CD9">
      <w:pPr>
        <w:tabs>
          <w:tab w:val="left" w:pos="900"/>
        </w:tabs>
        <w:spacing w:after="0" w:line="240" w:lineRule="auto"/>
        <w:ind w:left="1710" w:hanging="1350"/>
      </w:pPr>
      <w:r>
        <w:t>MRI:</w:t>
      </w:r>
    </w:p>
    <w:p w14:paraId="20BCBE54" w14:textId="66C4BBAB" w:rsidR="00CD6CD9" w:rsidRDefault="00560FAB" w:rsidP="00CD6CD9">
      <w:pPr>
        <w:tabs>
          <w:tab w:val="left" w:pos="900"/>
        </w:tabs>
        <w:spacing w:after="0" w:line="240" w:lineRule="auto"/>
        <w:ind w:left="1710" w:hanging="1350"/>
      </w:pPr>
      <w:r>
        <w:tab/>
      </w:r>
      <w:r w:rsidR="007F406F">
        <w:t>Age 72: Diffuse cortical atrophy, ischemic changes</w:t>
      </w:r>
    </w:p>
    <w:p w14:paraId="38E58DA0" w14:textId="77777777" w:rsidR="00560FAB" w:rsidRDefault="00560FAB" w:rsidP="00CD6CD9">
      <w:pPr>
        <w:tabs>
          <w:tab w:val="left" w:pos="900"/>
        </w:tabs>
        <w:spacing w:after="0" w:line="240" w:lineRule="auto"/>
        <w:ind w:left="1710" w:hanging="1350"/>
      </w:pPr>
    </w:p>
    <w:p w14:paraId="1C0D7E37" w14:textId="22412999" w:rsidR="00560FAB" w:rsidRDefault="00560FAB" w:rsidP="00CD6CD9">
      <w:pPr>
        <w:tabs>
          <w:tab w:val="left" w:pos="900"/>
        </w:tabs>
        <w:spacing w:after="0" w:line="240" w:lineRule="auto"/>
        <w:ind w:left="1710" w:hanging="1350"/>
      </w:pPr>
      <w:r>
        <w:t>Other:</w:t>
      </w:r>
    </w:p>
    <w:p w14:paraId="6198F4F4" w14:textId="33F08E28" w:rsidR="00AA6C04" w:rsidRDefault="00560FAB" w:rsidP="00CD6CD9">
      <w:pPr>
        <w:tabs>
          <w:tab w:val="left" w:pos="900"/>
        </w:tabs>
        <w:spacing w:after="0" w:line="240" w:lineRule="auto"/>
        <w:ind w:left="1710" w:hanging="1350"/>
      </w:pPr>
      <w:r>
        <w:tab/>
        <w:t>Age 72: Eye Exam: Eye movement abnormalities consistent with cerebellar pathology</w:t>
      </w:r>
      <w:r w:rsidR="00272F0F">
        <w:t xml:space="preserve"> </w:t>
      </w:r>
      <w:r w:rsidR="00272F0F">
        <w:fldChar w:fldCharType="begin"/>
      </w:r>
      <w:r w:rsidR="00272F0F">
        <w:instrText xml:space="preserve"> ADDIN EN.CITE &lt;EndNote&gt;&lt;Cite&gt;&lt;Author&gt;Yee&lt;/Author&gt;&lt;Year&gt;1992&lt;/Year&gt;&lt;RecNum&gt;6&lt;/RecNum&gt;&lt;DisplayText&gt;[3]&lt;/DisplayText&gt;&lt;record&gt;&lt;rec-number&gt;6&lt;/rec-number&gt;&lt;foreign-keys&gt;&lt;key app="EN" db-id="zzs255txctpf06e9asevspd92a5dtx52p55v" timestamp="1773760751"&gt;6&lt;/key&gt;&lt;/foreign-keys&gt;&lt;ref-type name="Journal Article"&gt;17&lt;/ref-type&gt;&lt;contributors&gt;&lt;authors&gt;&lt;author&gt;Yee, R. D.&lt;/author&gt;&lt;author&gt;Farlow, M. R.&lt;/author&gt;&lt;author&gt;Suzuki, D. A.&lt;/author&gt;&lt;author&gt;Betelak, K. F.&lt;/author&gt;&lt;author&gt;Ghetti, B.&lt;/author&gt;&lt;/authors&gt;&lt;/contributors&gt;&lt;auth-address&gt;Department of Ophthalmology, Indiana University School of Medicine, Indianapolis 46202-5124.&lt;/auth-address&gt;&lt;titles&gt;&lt;title&gt;Abnormal eye movements in Gerstmann-Sträussler-Scheinker disease&lt;/title&gt;&lt;secondary-title&gt;Arch Ophthalmol&lt;/secondary-title&gt;&lt;/titles&gt;&lt;periodical&gt;&lt;full-title&gt;Arch Ophthalmol&lt;/full-title&gt;&lt;/periodical&gt;&lt;pages&gt;68-74&lt;/pages&gt;&lt;volume&gt;110&lt;/volume&gt;&lt;number&gt;1&lt;/number&gt;&lt;keywords&gt;&lt;keyword&gt;Adolescent&lt;/keyword&gt;&lt;keyword&gt;Adult&lt;/keyword&gt;&lt;keyword&gt;Aged&lt;/keyword&gt;&lt;keyword&gt;Electrooculography&lt;/keyword&gt;&lt;keyword&gt;*Eye Movements&lt;/keyword&gt;&lt;keyword&gt;Female&lt;/keyword&gt;&lt;keyword&gt;Gerstmann-Straussler-Scheinker Disease/genetics/*physiopathology&lt;/keyword&gt;&lt;keyword&gt;Humans&lt;/keyword&gt;&lt;keyword&gt;Male&lt;/keyword&gt;&lt;keyword&gt;Middle Aged&lt;/keyword&gt;&lt;keyword&gt;Nystagmus, Pathologic/genetics/physiopathology&lt;/keyword&gt;&lt;keyword&gt;Pedigree&lt;/keyword&gt;&lt;keyword&gt;Risk Factors&lt;/keyword&gt;&lt;keyword&gt;Saccades&lt;/keyword&gt;&lt;/keywords&gt;&lt;dates&gt;&lt;year&gt;1992&lt;/year&gt;&lt;pub-dates&gt;&lt;date&gt;Jan&lt;/date&gt;&lt;/pub-dates&gt;&lt;/dates&gt;&lt;isbn&gt;0003-9950 (Print)&amp;#xD;0003-9950&lt;/isbn&gt;&lt;accession-num&gt;1731725&lt;/accession-num&gt;&lt;urls&gt;&lt;/urls&gt;&lt;electronic-resource-num&gt;10.1001/archopht.1992.01080130070028&lt;/electronic-resource-num&gt;&lt;remote-database-provider&gt;NLM&lt;/remote-database-provider&gt;&lt;language&gt;eng&lt;/language&gt;&lt;/record&gt;&lt;/Cite&gt;&lt;/EndNote&gt;</w:instrText>
      </w:r>
      <w:r w:rsidR="00272F0F">
        <w:fldChar w:fldCharType="separate"/>
      </w:r>
      <w:r w:rsidR="00272F0F">
        <w:rPr>
          <w:noProof/>
        </w:rPr>
        <w:t>[3]</w:t>
      </w:r>
      <w:r w:rsidR="00272F0F">
        <w:fldChar w:fldCharType="end"/>
      </w:r>
    </w:p>
    <w:p w14:paraId="4104C5EC" w14:textId="77777777" w:rsidR="00AA6C04" w:rsidRDefault="00AA6C04" w:rsidP="00AA6C04">
      <w:pPr>
        <w:pageBreakBefore/>
        <w:tabs>
          <w:tab w:val="left" w:pos="900"/>
        </w:tabs>
        <w:spacing w:after="0" w:line="240" w:lineRule="auto"/>
        <w:ind w:left="1714" w:hanging="1354"/>
      </w:pPr>
    </w:p>
    <w:p w14:paraId="6F29C3A0" w14:textId="448CAC86" w:rsidR="00AA6C04" w:rsidRDefault="00AA6C04" w:rsidP="00AA6C04">
      <w:pPr>
        <w:tabs>
          <w:tab w:val="left" w:pos="900"/>
        </w:tabs>
        <w:spacing w:after="0" w:line="240" w:lineRule="auto"/>
        <w:ind w:left="1710" w:hanging="1350"/>
      </w:pPr>
      <w:r>
        <w:t>Subject G</w:t>
      </w:r>
    </w:p>
    <w:p w14:paraId="53A6C325" w14:textId="77777777" w:rsidR="00273563" w:rsidRDefault="00273563" w:rsidP="00AA6C04">
      <w:pPr>
        <w:tabs>
          <w:tab w:val="left" w:pos="900"/>
        </w:tabs>
        <w:spacing w:after="0" w:line="240" w:lineRule="auto"/>
        <w:ind w:left="1710" w:hanging="1350"/>
      </w:pPr>
    </w:p>
    <w:p w14:paraId="3042C99C" w14:textId="5158B864" w:rsidR="00AA6C04" w:rsidRDefault="00AA6C04" w:rsidP="00273563">
      <w:pPr>
        <w:tabs>
          <w:tab w:val="left" w:pos="900"/>
          <w:tab w:val="left" w:pos="4320"/>
        </w:tabs>
        <w:spacing w:after="0" w:line="240" w:lineRule="auto"/>
        <w:ind w:left="1710" w:hanging="1350"/>
      </w:pPr>
      <w:r>
        <w:t xml:space="preserve">Age at Initial Neurological Exam: </w:t>
      </w:r>
      <w:r>
        <w:tab/>
        <w:t>50 years</w:t>
      </w:r>
    </w:p>
    <w:p w14:paraId="0D3D4283" w14:textId="7BFD7818" w:rsidR="00AA6C04" w:rsidRDefault="00AA6C04" w:rsidP="00273563">
      <w:pPr>
        <w:tabs>
          <w:tab w:val="left" w:pos="900"/>
          <w:tab w:val="left" w:pos="4320"/>
        </w:tabs>
        <w:spacing w:after="0" w:line="240" w:lineRule="auto"/>
        <w:ind w:left="1710" w:hanging="1350"/>
      </w:pPr>
      <w:r>
        <w:t xml:space="preserve">Disease Duration: </w:t>
      </w:r>
      <w:r>
        <w:tab/>
        <w:t>13 years</w:t>
      </w:r>
    </w:p>
    <w:p w14:paraId="022D5118" w14:textId="686E75FB" w:rsidR="00AA6C04" w:rsidRDefault="00AA6C04" w:rsidP="00273563">
      <w:pPr>
        <w:tabs>
          <w:tab w:val="left" w:pos="900"/>
          <w:tab w:val="left" w:pos="4320"/>
        </w:tabs>
        <w:spacing w:after="0" w:line="240" w:lineRule="auto"/>
        <w:ind w:left="1710" w:hanging="1350"/>
      </w:pPr>
      <w:r>
        <w:t xml:space="preserve">Age at Death: </w:t>
      </w:r>
      <w:r>
        <w:tab/>
        <w:t>63 years</w:t>
      </w:r>
    </w:p>
    <w:p w14:paraId="1F8CAD5C" w14:textId="3F995515" w:rsidR="00AA6C04" w:rsidRDefault="00AA6C04" w:rsidP="00273563">
      <w:pPr>
        <w:tabs>
          <w:tab w:val="left" w:pos="900"/>
          <w:tab w:val="left" w:pos="4320"/>
        </w:tabs>
        <w:spacing w:after="0" w:line="240" w:lineRule="auto"/>
        <w:ind w:left="1710" w:hanging="1350"/>
      </w:pPr>
      <w:r>
        <w:t xml:space="preserve">Birth Sex: </w:t>
      </w:r>
      <w:r>
        <w:tab/>
      </w:r>
      <w:r w:rsidR="00273563">
        <w:tab/>
      </w:r>
      <w:r>
        <w:t>Female</w:t>
      </w:r>
    </w:p>
    <w:p w14:paraId="350AE740" w14:textId="77777777" w:rsidR="003E7186" w:rsidRDefault="003E7186" w:rsidP="003E7186">
      <w:pPr>
        <w:tabs>
          <w:tab w:val="left" w:pos="900"/>
          <w:tab w:val="left" w:pos="4320"/>
        </w:tabs>
        <w:spacing w:after="0" w:line="240" w:lineRule="auto"/>
        <w:ind w:left="1710" w:hanging="1350"/>
      </w:pPr>
      <w:r>
        <w:t>Neuropathologic Diagnosis:</w:t>
      </w:r>
      <w:r>
        <w:tab/>
        <w:t>GSS</w:t>
      </w:r>
    </w:p>
    <w:p w14:paraId="7E564216" w14:textId="77777777" w:rsidR="003E7186" w:rsidRDefault="003E7186" w:rsidP="003E7186">
      <w:pPr>
        <w:tabs>
          <w:tab w:val="left" w:pos="900"/>
          <w:tab w:val="left" w:pos="4320"/>
        </w:tabs>
        <w:spacing w:after="0" w:line="240" w:lineRule="auto"/>
        <w:ind w:left="1710" w:hanging="1350"/>
      </w:pPr>
      <w:r>
        <w:t>Molecular Genetic Mutation:</w:t>
      </w:r>
      <w:r>
        <w:tab/>
        <w:t>F198S</w:t>
      </w:r>
    </w:p>
    <w:p w14:paraId="72E35945" w14:textId="1073C18B" w:rsidR="00AA6C04" w:rsidRDefault="00AA6C04" w:rsidP="00273563">
      <w:pPr>
        <w:tabs>
          <w:tab w:val="left" w:pos="900"/>
          <w:tab w:val="left" w:pos="4320"/>
        </w:tabs>
        <w:spacing w:after="0" w:line="240" w:lineRule="auto"/>
        <w:ind w:left="1710" w:hanging="1350"/>
      </w:pPr>
      <w:r>
        <w:t>PrP 129</w:t>
      </w:r>
      <w:r w:rsidR="003E7186">
        <w:t xml:space="preserve"> Polymorphism</w:t>
      </w:r>
      <w:r>
        <w:t>:</w:t>
      </w:r>
      <w:r w:rsidR="00273563">
        <w:tab/>
      </w:r>
      <w:r>
        <w:t>M/V</w:t>
      </w:r>
    </w:p>
    <w:p w14:paraId="16E49B6A" w14:textId="77777777" w:rsidR="00AA6C04" w:rsidRDefault="00AA6C04" w:rsidP="00AA6C04">
      <w:pPr>
        <w:tabs>
          <w:tab w:val="left" w:pos="900"/>
        </w:tabs>
        <w:spacing w:after="0" w:line="240" w:lineRule="auto"/>
        <w:ind w:left="1710" w:hanging="1350"/>
      </w:pPr>
    </w:p>
    <w:p w14:paraId="5B2AE1FC" w14:textId="77777777" w:rsidR="00AA6C04" w:rsidRDefault="00AA6C04" w:rsidP="00AA6C04">
      <w:pPr>
        <w:tabs>
          <w:tab w:val="left" w:pos="900"/>
        </w:tabs>
        <w:spacing w:after="0" w:line="240" w:lineRule="auto"/>
        <w:ind w:left="1710" w:hanging="1350"/>
      </w:pPr>
      <w:r>
        <w:t>Clinical Signs &amp; Symptoms at Onset of Clinical Signs:</w:t>
      </w:r>
    </w:p>
    <w:p w14:paraId="51DF00A8" w14:textId="316FBCE7" w:rsidR="00F506CE" w:rsidRDefault="00273563" w:rsidP="00273563">
      <w:pPr>
        <w:tabs>
          <w:tab w:val="left" w:pos="900"/>
        </w:tabs>
        <w:spacing w:after="0" w:line="240" w:lineRule="auto"/>
        <w:ind w:left="900" w:hanging="540"/>
      </w:pPr>
      <w:r>
        <w:tab/>
      </w:r>
      <w:r w:rsidR="00F506CE">
        <w:t>Age 32: Sleep disorder</w:t>
      </w:r>
    </w:p>
    <w:p w14:paraId="18CF8434" w14:textId="77777777" w:rsidR="00F506CE" w:rsidRDefault="00F506CE" w:rsidP="00273563">
      <w:pPr>
        <w:tabs>
          <w:tab w:val="left" w:pos="900"/>
        </w:tabs>
        <w:spacing w:after="0" w:line="240" w:lineRule="auto"/>
        <w:ind w:left="900" w:hanging="540"/>
      </w:pPr>
    </w:p>
    <w:p w14:paraId="2A8EB032" w14:textId="0A4CB2F2" w:rsidR="00F506CE" w:rsidRDefault="00F506CE" w:rsidP="00273563">
      <w:pPr>
        <w:tabs>
          <w:tab w:val="left" w:pos="900"/>
        </w:tabs>
        <w:spacing w:after="0" w:line="240" w:lineRule="auto"/>
        <w:ind w:left="900" w:hanging="540"/>
      </w:pPr>
      <w:r>
        <w:tab/>
        <w:t>Age 35: Depression, suicidal thoughts</w:t>
      </w:r>
    </w:p>
    <w:p w14:paraId="439611FC" w14:textId="77777777" w:rsidR="00F506CE" w:rsidRDefault="00F506CE" w:rsidP="00273563">
      <w:pPr>
        <w:tabs>
          <w:tab w:val="left" w:pos="900"/>
        </w:tabs>
        <w:spacing w:after="0" w:line="240" w:lineRule="auto"/>
        <w:ind w:left="900" w:hanging="540"/>
      </w:pPr>
    </w:p>
    <w:p w14:paraId="7722DF69" w14:textId="4E58B2B1" w:rsidR="00F506CE" w:rsidRDefault="00F506CE" w:rsidP="00F506CE">
      <w:pPr>
        <w:tabs>
          <w:tab w:val="left" w:pos="900"/>
        </w:tabs>
        <w:spacing w:after="0" w:line="240" w:lineRule="auto"/>
        <w:ind w:left="1710" w:hanging="1350"/>
      </w:pPr>
      <w:r>
        <w:tab/>
        <w:t>Age 54: Left sided balance problem, memory problems</w:t>
      </w:r>
    </w:p>
    <w:p w14:paraId="37F2D115" w14:textId="0FE1B1A3" w:rsidR="00F85181" w:rsidRDefault="00F85181" w:rsidP="00273563">
      <w:pPr>
        <w:tabs>
          <w:tab w:val="left" w:pos="900"/>
        </w:tabs>
        <w:spacing w:after="0" w:line="240" w:lineRule="auto"/>
        <w:ind w:left="900" w:hanging="540"/>
      </w:pPr>
    </w:p>
    <w:p w14:paraId="78BE1EAC" w14:textId="77777777" w:rsidR="00AA6C04" w:rsidRDefault="00AA6C04" w:rsidP="00AA6C04">
      <w:pPr>
        <w:tabs>
          <w:tab w:val="left" w:pos="900"/>
        </w:tabs>
        <w:spacing w:after="0" w:line="240" w:lineRule="auto"/>
        <w:ind w:left="1710" w:hanging="1350"/>
      </w:pPr>
      <w:r>
        <w:t>Clinical Signs &amp; Symptoms During Disease Progression:</w:t>
      </w:r>
    </w:p>
    <w:p w14:paraId="07510509" w14:textId="19B2DF39" w:rsidR="00F85181" w:rsidRDefault="00F85181" w:rsidP="00AA6C04">
      <w:pPr>
        <w:tabs>
          <w:tab w:val="left" w:pos="900"/>
        </w:tabs>
        <w:spacing w:after="0" w:line="240" w:lineRule="auto"/>
        <w:ind w:left="1710" w:hanging="1350"/>
      </w:pPr>
      <w:r>
        <w:tab/>
        <w:t xml:space="preserve">Age 57: </w:t>
      </w:r>
      <w:r w:rsidR="00F506CE">
        <w:t>Memory, problem with executive function, word finding difficulties, unstable gait with multiple falls, tremor</w:t>
      </w:r>
    </w:p>
    <w:p w14:paraId="3732ECD0" w14:textId="77777777" w:rsidR="00F506CE" w:rsidRDefault="00F506CE" w:rsidP="00AA6C04">
      <w:pPr>
        <w:tabs>
          <w:tab w:val="left" w:pos="900"/>
        </w:tabs>
        <w:spacing w:after="0" w:line="240" w:lineRule="auto"/>
        <w:ind w:left="1710" w:hanging="1350"/>
      </w:pPr>
    </w:p>
    <w:p w14:paraId="141F1D91" w14:textId="560B1E0A" w:rsidR="00B536E9" w:rsidRDefault="00F506CE" w:rsidP="00AA6C04">
      <w:pPr>
        <w:tabs>
          <w:tab w:val="left" w:pos="900"/>
        </w:tabs>
        <w:spacing w:after="0" w:line="240" w:lineRule="auto"/>
        <w:ind w:left="1710" w:hanging="1350"/>
      </w:pPr>
      <w:r>
        <w:tab/>
        <w:t xml:space="preserve">Age 58: Brisk reflexes, unstable gait, </w:t>
      </w:r>
      <w:r w:rsidR="00B536E9">
        <w:t>Neuropsychological Exam: Subcortical MCI, affecting executive cognitive function, motor skills, and mood.</w:t>
      </w:r>
    </w:p>
    <w:p w14:paraId="39D88F2F" w14:textId="77777777" w:rsidR="00B536E9" w:rsidRDefault="00B536E9" w:rsidP="00AA6C04">
      <w:pPr>
        <w:tabs>
          <w:tab w:val="left" w:pos="900"/>
        </w:tabs>
        <w:spacing w:after="0" w:line="240" w:lineRule="auto"/>
        <w:ind w:left="1710" w:hanging="1350"/>
      </w:pPr>
    </w:p>
    <w:p w14:paraId="5D4FDAC0" w14:textId="79BFB2C3" w:rsidR="00B536E9" w:rsidRDefault="00B536E9" w:rsidP="00B94EAC">
      <w:pPr>
        <w:tabs>
          <w:tab w:val="left" w:pos="900"/>
        </w:tabs>
        <w:spacing w:after="0" w:line="240" w:lineRule="auto"/>
        <w:ind w:left="1710" w:hanging="1350"/>
      </w:pPr>
      <w:r>
        <w:tab/>
        <w:t>Age 59: Intention tremor with dysmetria, bilateral digital myoclonus, ataxic gait, mild degree of disinhibition. Neuropsychological Exam: mild impairment in memory and learning, verbal fluency, manual motor function, executive cognitive function, mild depression.</w:t>
      </w:r>
    </w:p>
    <w:p w14:paraId="4D997DDD" w14:textId="77777777" w:rsidR="00B94EAC" w:rsidRDefault="00B94EAC" w:rsidP="00B94EAC">
      <w:pPr>
        <w:tabs>
          <w:tab w:val="left" w:pos="900"/>
        </w:tabs>
        <w:spacing w:after="0" w:line="240" w:lineRule="auto"/>
        <w:ind w:left="1710" w:hanging="1350"/>
      </w:pPr>
    </w:p>
    <w:p w14:paraId="25FC5A75" w14:textId="79D49CC7" w:rsidR="00B94EAC" w:rsidRDefault="00B94EAC" w:rsidP="00B94EAC">
      <w:pPr>
        <w:tabs>
          <w:tab w:val="left" w:pos="900"/>
        </w:tabs>
        <w:spacing w:after="0" w:line="240" w:lineRule="auto"/>
        <w:ind w:left="1710" w:hanging="1350"/>
      </w:pPr>
      <w:r>
        <w:tab/>
        <w:t>Age 61: Neuropsychological Exam: mild progression</w:t>
      </w:r>
    </w:p>
    <w:p w14:paraId="55625D6C" w14:textId="77777777" w:rsidR="00B94EAC" w:rsidRDefault="00B94EAC" w:rsidP="00B94EAC">
      <w:pPr>
        <w:tabs>
          <w:tab w:val="left" w:pos="900"/>
        </w:tabs>
        <w:spacing w:after="0" w:line="240" w:lineRule="auto"/>
        <w:ind w:left="1710" w:hanging="1350"/>
      </w:pPr>
    </w:p>
    <w:p w14:paraId="444D6B6E" w14:textId="77777777" w:rsidR="00B94EAC" w:rsidRDefault="00B94EAC" w:rsidP="00B94EAC">
      <w:pPr>
        <w:tabs>
          <w:tab w:val="left" w:pos="900"/>
        </w:tabs>
        <w:spacing w:after="0" w:line="240" w:lineRule="auto"/>
        <w:ind w:left="1710" w:hanging="1350"/>
      </w:pPr>
      <w:r>
        <w:tab/>
        <w:t>Age 62: Neuropsychological Exam: mild progression</w:t>
      </w:r>
    </w:p>
    <w:p w14:paraId="691F3ED7" w14:textId="77777777" w:rsidR="00B94EAC" w:rsidRDefault="00B94EAC" w:rsidP="00B94EAC">
      <w:pPr>
        <w:tabs>
          <w:tab w:val="left" w:pos="900"/>
        </w:tabs>
        <w:spacing w:after="0" w:line="240" w:lineRule="auto"/>
        <w:ind w:left="1710" w:hanging="1350"/>
      </w:pPr>
    </w:p>
    <w:p w14:paraId="5063B6B1" w14:textId="6EBA9CD0" w:rsidR="00F506CE" w:rsidRDefault="00F506CE" w:rsidP="00F506CE">
      <w:pPr>
        <w:tabs>
          <w:tab w:val="left" w:pos="900"/>
        </w:tabs>
        <w:spacing w:after="0" w:line="240" w:lineRule="auto"/>
        <w:ind w:left="1710" w:hanging="1350"/>
      </w:pPr>
      <w:r>
        <w:t xml:space="preserve">MRI: </w:t>
      </w:r>
    </w:p>
    <w:p w14:paraId="452C5228" w14:textId="5071DDA1" w:rsidR="00F506CE" w:rsidRDefault="00F506CE" w:rsidP="00F506CE">
      <w:pPr>
        <w:tabs>
          <w:tab w:val="left" w:pos="900"/>
        </w:tabs>
        <w:spacing w:after="0" w:line="240" w:lineRule="auto"/>
        <w:ind w:left="1710" w:hanging="1350"/>
      </w:pPr>
      <w:r>
        <w:tab/>
        <w:t xml:space="preserve">Age 53: </w:t>
      </w:r>
      <w:r w:rsidR="00B536E9">
        <w:t>Mild cerebral volume loss</w:t>
      </w:r>
    </w:p>
    <w:p w14:paraId="71B87679" w14:textId="29B8398A" w:rsidR="00F506CE" w:rsidRDefault="00F506CE" w:rsidP="00F506CE">
      <w:pPr>
        <w:tabs>
          <w:tab w:val="left" w:pos="900"/>
        </w:tabs>
        <w:spacing w:after="0" w:line="240" w:lineRule="auto"/>
        <w:ind w:left="1710" w:hanging="1350"/>
      </w:pPr>
      <w:r>
        <w:tab/>
        <w:t>Age 58: Mi</w:t>
      </w:r>
      <w:r w:rsidR="00B536E9">
        <w:t xml:space="preserve">ld cerebral volume loss progressing since prior MRI. </w:t>
      </w:r>
    </w:p>
    <w:p w14:paraId="4CA5FB83" w14:textId="77777777" w:rsidR="00F506CE" w:rsidRDefault="00F506CE" w:rsidP="00F506CE">
      <w:pPr>
        <w:tabs>
          <w:tab w:val="left" w:pos="900"/>
        </w:tabs>
        <w:spacing w:after="0" w:line="240" w:lineRule="auto"/>
        <w:ind w:left="1710" w:hanging="1350"/>
      </w:pPr>
    </w:p>
    <w:p w14:paraId="77B9CAC1" w14:textId="77777777" w:rsidR="00F506CE" w:rsidRDefault="00F506CE" w:rsidP="00F506CE">
      <w:pPr>
        <w:tabs>
          <w:tab w:val="left" w:pos="900"/>
        </w:tabs>
        <w:spacing w:after="0" w:line="240" w:lineRule="auto"/>
        <w:ind w:left="1710" w:hanging="1350"/>
      </w:pPr>
      <w:r>
        <w:t xml:space="preserve">Other: </w:t>
      </w:r>
    </w:p>
    <w:p w14:paraId="16AEBEAA" w14:textId="1B332129" w:rsidR="00F506CE" w:rsidRDefault="00F506CE" w:rsidP="00E31C51">
      <w:pPr>
        <w:tabs>
          <w:tab w:val="left" w:pos="900"/>
        </w:tabs>
        <w:spacing w:after="0" w:line="240" w:lineRule="auto"/>
        <w:ind w:left="1710" w:hanging="1350"/>
      </w:pPr>
      <w:r>
        <w:tab/>
      </w:r>
      <w:r w:rsidR="00B94EAC">
        <w:t xml:space="preserve">Age 57: </w:t>
      </w:r>
      <w:r>
        <w:t xml:space="preserve">PET </w:t>
      </w:r>
      <w:proofErr w:type="spellStart"/>
      <w:r w:rsidRPr="00535A62">
        <w:t>flortaucipir</w:t>
      </w:r>
      <w:proofErr w:type="spellEnd"/>
      <w:r w:rsidR="00E31C51">
        <w:t>: specific binding of the tracer in the basal ganglia, thalamus, insular cortex, postcentral gyrus, and inferior temporal lobe</w:t>
      </w:r>
      <w:r w:rsidR="00272F0F">
        <w:t xml:space="preserve"> </w:t>
      </w:r>
      <w:r w:rsidR="00272F0F">
        <w:fldChar w:fldCharType="begin">
          <w:fldData xml:space="preserve">PEVuZE5vdGU+PENpdGU+PEF1dGhvcj5SaXNhY2hlcjwvQXV0aG9yPjxZZWFyPjIwMTg8L1llYXI+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MjA1
Nzc3PC9jdXN0b20yPjxlbGVjdHJvbmljLXJlc291cmNlLW51bT4xMC4xMTg2L3M0MDQ3OC0wMTgt
MDYwOC16PC9lbGVjdHJvbmljLXJlc291cmNlLW51bT48cmVtb3RlLWRhdGFiYXNlLXByb3ZpZGVy
Pk5MTTwvcmVtb3RlLWRhdGFiYXNlLXByb3ZpZGVyPjxsYW5ndWFnZT5lbmc8L2xhbmd1YWdlPjwv
cmVjb3JkPjwvQ2l0ZT48L0VuZE5vdGU+AG==
</w:fldData>
        </w:fldChar>
      </w:r>
      <w:r w:rsidR="00272F0F">
        <w:instrText xml:space="preserve"> ADDIN EN.CITE </w:instrText>
      </w:r>
      <w:r w:rsidR="00272F0F">
        <w:fldChar w:fldCharType="begin">
          <w:fldData xml:space="preserve">PEVuZE5vdGU+PENpdGU+PEF1dGhvcj5SaXNhY2hlcjwvQXV0aG9yPjxZZWFyPjIwMTg8L1llYXI+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MjA1
Nzc3PC9jdXN0b20yPjxlbGVjdHJvbmljLXJlc291cmNlLW51bT4xMC4xMTg2L3M0MDQ3OC0wMTgt
MDYwOC16PC9lbGVjdHJvbmljLXJlc291cmNlLW51bT48cmVtb3RlLWRhdGFiYXNlLXByb3ZpZGVy
Pk5MTTwvcmVtb3RlLWRhdGFiYXNlLXByb3ZpZGVyPjxsYW5ndWFnZT5lbmc8L2xhbmd1YWdlPjwv
cmVjb3JkPjwvQ2l0ZT48L0VuZE5vdGU+AG==
</w:fldData>
        </w:fldChar>
      </w:r>
      <w:r w:rsidR="00272F0F">
        <w:instrText xml:space="preserve"> ADDIN EN.CITE.DATA </w:instrText>
      </w:r>
      <w:r w:rsidR="00272F0F">
        <w:fldChar w:fldCharType="end"/>
      </w:r>
      <w:r w:rsidR="00272F0F">
        <w:fldChar w:fldCharType="separate"/>
      </w:r>
      <w:r w:rsidR="00272F0F">
        <w:rPr>
          <w:noProof/>
        </w:rPr>
        <w:t>[2]</w:t>
      </w:r>
      <w:r w:rsidR="00272F0F">
        <w:fldChar w:fldCharType="end"/>
      </w:r>
      <w:r w:rsidR="00E31C51">
        <w:t>.</w:t>
      </w:r>
      <w:r>
        <w:t xml:space="preserve"> </w:t>
      </w:r>
    </w:p>
    <w:p w14:paraId="630076BB" w14:textId="77777777" w:rsidR="00AA6C04" w:rsidRDefault="00AA6C04" w:rsidP="00CD6CD9">
      <w:pPr>
        <w:tabs>
          <w:tab w:val="left" w:pos="900"/>
        </w:tabs>
        <w:spacing w:after="0" w:line="240" w:lineRule="auto"/>
        <w:ind w:left="1710" w:hanging="1350"/>
      </w:pPr>
    </w:p>
    <w:p w14:paraId="2D29AF5C" w14:textId="77777777" w:rsidR="007F16F4" w:rsidRDefault="007F16F4" w:rsidP="007F16F4">
      <w:pPr>
        <w:pageBreakBefore/>
        <w:tabs>
          <w:tab w:val="left" w:pos="900"/>
        </w:tabs>
        <w:spacing w:after="0" w:line="240" w:lineRule="auto"/>
        <w:ind w:left="1714" w:hanging="1354"/>
      </w:pPr>
    </w:p>
    <w:p w14:paraId="357053AD" w14:textId="53A870F6" w:rsidR="007F16F4" w:rsidRDefault="007F16F4" w:rsidP="00CD6CD9">
      <w:pPr>
        <w:tabs>
          <w:tab w:val="left" w:pos="900"/>
        </w:tabs>
        <w:spacing w:after="0" w:line="240" w:lineRule="auto"/>
        <w:ind w:left="1710" w:hanging="1350"/>
      </w:pPr>
      <w:r>
        <w:t>Subject H</w:t>
      </w:r>
    </w:p>
    <w:p w14:paraId="4121BF2C" w14:textId="77777777" w:rsidR="007F16F4" w:rsidRDefault="007F16F4" w:rsidP="00CD6CD9">
      <w:pPr>
        <w:tabs>
          <w:tab w:val="left" w:pos="900"/>
        </w:tabs>
        <w:spacing w:after="0" w:line="240" w:lineRule="auto"/>
        <w:ind w:left="1710" w:hanging="1350"/>
      </w:pPr>
    </w:p>
    <w:p w14:paraId="2F0D347F" w14:textId="52EDBD23" w:rsidR="007F16F4" w:rsidRDefault="007F16F4" w:rsidP="007F16F4">
      <w:pPr>
        <w:tabs>
          <w:tab w:val="left" w:pos="900"/>
          <w:tab w:val="left" w:pos="4320"/>
        </w:tabs>
        <w:spacing w:after="0" w:line="240" w:lineRule="auto"/>
        <w:ind w:left="1710" w:hanging="1350"/>
      </w:pPr>
      <w:r>
        <w:t xml:space="preserve">Age at Initial Neurological Exam: </w:t>
      </w:r>
      <w:r>
        <w:tab/>
        <w:t>4</w:t>
      </w:r>
      <w:r w:rsidR="00C6278B">
        <w:t>7</w:t>
      </w:r>
      <w:r>
        <w:t xml:space="preserve"> years</w:t>
      </w:r>
    </w:p>
    <w:p w14:paraId="28A3B5DE" w14:textId="45D5E67B" w:rsidR="007F16F4" w:rsidRDefault="007F16F4" w:rsidP="007F16F4">
      <w:pPr>
        <w:tabs>
          <w:tab w:val="left" w:pos="900"/>
          <w:tab w:val="left" w:pos="4320"/>
        </w:tabs>
        <w:spacing w:after="0" w:line="240" w:lineRule="auto"/>
        <w:ind w:left="1710" w:hanging="1350"/>
      </w:pPr>
      <w:r>
        <w:t xml:space="preserve">Disease Duration: </w:t>
      </w:r>
      <w:r>
        <w:tab/>
        <w:t>1</w:t>
      </w:r>
      <w:r w:rsidR="00C6278B">
        <w:t>3</w:t>
      </w:r>
      <w:r>
        <w:t xml:space="preserve"> years</w:t>
      </w:r>
    </w:p>
    <w:p w14:paraId="2B84D54C" w14:textId="10375346" w:rsidR="007F16F4" w:rsidRDefault="007F16F4" w:rsidP="007F16F4">
      <w:pPr>
        <w:tabs>
          <w:tab w:val="left" w:pos="900"/>
          <w:tab w:val="left" w:pos="4320"/>
        </w:tabs>
        <w:spacing w:after="0" w:line="240" w:lineRule="auto"/>
        <w:ind w:left="1710" w:hanging="1350"/>
      </w:pPr>
      <w:r>
        <w:t xml:space="preserve">Age at Death: </w:t>
      </w:r>
      <w:r>
        <w:tab/>
        <w:t>60 years</w:t>
      </w:r>
    </w:p>
    <w:p w14:paraId="21F7A1AC" w14:textId="77777777" w:rsidR="007F16F4" w:rsidRDefault="007F16F4" w:rsidP="007F16F4">
      <w:pPr>
        <w:tabs>
          <w:tab w:val="left" w:pos="900"/>
          <w:tab w:val="left" w:pos="4320"/>
        </w:tabs>
        <w:spacing w:after="0" w:line="240" w:lineRule="auto"/>
        <w:ind w:left="1710" w:hanging="1350"/>
      </w:pPr>
      <w:r>
        <w:t xml:space="preserve">Birth Sex: </w:t>
      </w:r>
      <w:r>
        <w:tab/>
      </w:r>
      <w:r>
        <w:tab/>
        <w:t>Female</w:t>
      </w:r>
    </w:p>
    <w:p w14:paraId="18C7606D" w14:textId="77777777" w:rsidR="003E7186" w:rsidRDefault="003E7186" w:rsidP="003E7186">
      <w:pPr>
        <w:tabs>
          <w:tab w:val="left" w:pos="900"/>
          <w:tab w:val="left" w:pos="4320"/>
        </w:tabs>
        <w:spacing w:after="0" w:line="240" w:lineRule="auto"/>
        <w:ind w:left="1710" w:hanging="1350"/>
      </w:pPr>
      <w:r>
        <w:t>Neuropathologic Diagnosis:</w:t>
      </w:r>
      <w:r>
        <w:tab/>
        <w:t>GSS</w:t>
      </w:r>
    </w:p>
    <w:p w14:paraId="33CB0134" w14:textId="77777777" w:rsidR="003E7186" w:rsidRDefault="003E7186" w:rsidP="003E7186">
      <w:pPr>
        <w:tabs>
          <w:tab w:val="left" w:pos="900"/>
          <w:tab w:val="left" w:pos="4320"/>
        </w:tabs>
        <w:spacing w:after="0" w:line="240" w:lineRule="auto"/>
        <w:ind w:left="1710" w:hanging="1350"/>
      </w:pPr>
      <w:r>
        <w:t>Molecular Genetic Mutation:</w:t>
      </w:r>
      <w:r>
        <w:tab/>
        <w:t>F198S</w:t>
      </w:r>
    </w:p>
    <w:p w14:paraId="34020DE4" w14:textId="43D4AB1E" w:rsidR="007F16F4" w:rsidRDefault="007F16F4" w:rsidP="007F16F4">
      <w:pPr>
        <w:tabs>
          <w:tab w:val="left" w:pos="900"/>
          <w:tab w:val="left" w:pos="4320"/>
        </w:tabs>
        <w:spacing w:after="0" w:line="240" w:lineRule="auto"/>
        <w:ind w:left="1710" w:hanging="1350"/>
      </w:pPr>
      <w:r>
        <w:t>PrP 129</w:t>
      </w:r>
      <w:r w:rsidR="003E7186">
        <w:t xml:space="preserve"> Polymorphism</w:t>
      </w:r>
      <w:r>
        <w:t>:</w:t>
      </w:r>
      <w:r>
        <w:tab/>
        <w:t>V/V</w:t>
      </w:r>
    </w:p>
    <w:p w14:paraId="4DDBA577" w14:textId="77777777" w:rsidR="007F16F4" w:rsidRDefault="007F16F4" w:rsidP="007F16F4">
      <w:pPr>
        <w:tabs>
          <w:tab w:val="left" w:pos="900"/>
        </w:tabs>
        <w:spacing w:after="0" w:line="240" w:lineRule="auto"/>
        <w:ind w:left="1710" w:hanging="1350"/>
      </w:pPr>
    </w:p>
    <w:p w14:paraId="7E67A490" w14:textId="7703CC51" w:rsidR="007F16F4" w:rsidRDefault="007F16F4" w:rsidP="007F16F4">
      <w:pPr>
        <w:tabs>
          <w:tab w:val="left" w:pos="900"/>
        </w:tabs>
        <w:spacing w:after="0" w:line="240" w:lineRule="auto"/>
        <w:ind w:left="1710" w:hanging="1350"/>
      </w:pPr>
      <w:r>
        <w:t>Clinical Signs &amp; Symptoms at Onset of Clinical Signs</w:t>
      </w:r>
      <w:r w:rsidR="00272F0F">
        <w:t xml:space="preserve"> </w:t>
      </w:r>
      <w:r w:rsidR="00272F0F">
        <w:fldChar w:fldCharType="begin"/>
      </w:r>
      <w:r w:rsidR="00272F0F">
        <w:instrText xml:space="preserve"> ADDIN EN.CITE &lt;EndNote&gt;&lt;Cite&gt;&lt;Author&gt;Farlow&lt;/Author&gt;&lt;Year&gt;1989&lt;/Year&gt;&lt;RecNum&gt;46&lt;/RecNum&gt;&lt;DisplayText&gt;[1]&lt;/DisplayText&gt;&lt;record&gt;&lt;rec-number&gt;46&lt;/rec-number&gt;&lt;foreign-keys&gt;&lt;key app="EN" db-id="zzs255txctpf06e9asevspd92a5dtx52p55v" timestamp="1773760803"&gt;46&lt;/key&gt;&lt;/foreign-keys&gt;&lt;ref-type name="Journal Article"&gt;17&lt;/ref-type&gt;&lt;contributors&gt;&lt;authors&gt;&lt;author&gt;Farlow, M. R.&lt;/author&gt;&lt;author&gt;Yee, R. D.&lt;/author&gt;&lt;author&gt;Dlouhy, S. R.&lt;/author&gt;&lt;author&gt;Conneally, P. M.&lt;/author&gt;&lt;author&gt;Azzarelli, B.&lt;/author&gt;&lt;author&gt;Ghetti, B.&lt;/author&gt;&lt;/authors&gt;&lt;/contributors&gt;&lt;auth-address&gt;Department of Neurology, Indiana University School of Medicine, Indianapolis 46202-5124.&lt;/auth-address&gt;&lt;titles&gt;&lt;title&gt;Gerstmann-Sträussler-Scheinker disease. I. Extending the clinical spectrum&lt;/title&gt;&lt;secondary-title&gt;Neurology&lt;/secondary-title&gt;&lt;/titles&gt;&lt;periodical&gt;&lt;full-title&gt;Neurology&lt;/full-title&gt;&lt;/periodical&gt;&lt;pages&gt;1446-52&lt;/pages&gt;&lt;volume&gt;39&lt;/volume&gt;&lt;number&gt;11&lt;/number&gt;&lt;keywords&gt;&lt;keyword&gt;Adult&lt;/keyword&gt;&lt;keyword&gt;Brain/pathology&lt;/keyword&gt;&lt;keyword&gt;Dementia/etiology&lt;/keyword&gt;&lt;keyword&gt;Depression/etiology&lt;/keyword&gt;&lt;keyword&gt;Electroencephalography&lt;/keyword&gt;&lt;keyword&gt;Female&lt;/keyword&gt;&lt;keyword&gt;Humans&lt;/keyword&gt;&lt;keyword&gt;Magnetic Resonance Imaging&lt;/keyword&gt;&lt;keyword&gt;Male&lt;/keyword&gt;&lt;keyword&gt;Memory Disorders/etiology&lt;/keyword&gt;&lt;keyword&gt;Middle Aged&lt;/keyword&gt;&lt;keyword&gt;Muscular Diseases/etiology&lt;/keyword&gt;&lt;keyword&gt;Nervous System Diseases/etiology&lt;/keyword&gt;&lt;keyword&gt;Parkinson Disease, Secondary/etiology&lt;/keyword&gt;&lt;keyword&gt;Pedigree&lt;/keyword&gt;&lt;keyword&gt;Slow Virus Diseases/complications/diagnosis/*genetics&lt;/keyword&gt;&lt;/keywords&gt;&lt;dates&gt;&lt;year&gt;1989&lt;/year&gt;&lt;pub-dates&gt;&lt;date&gt;Nov&lt;/date&gt;&lt;/pub-dates&gt;&lt;/dates&gt;&lt;isbn&gt;0028-3878 (Print)&amp;#xD;0028-3878&lt;/isbn&gt;&lt;accession-num&gt;2812321&lt;/accession-num&gt;&lt;urls&gt;&lt;/urls&gt;&lt;electronic-resource-num&gt;10.1212/wnl.39.11.1446&lt;/electronic-resource-num&gt;&lt;remote-database-provider&gt;NLM&lt;/remote-database-provider&gt;&lt;language&gt;eng&lt;/language&gt;&lt;/record&gt;&lt;/Cite&gt;&lt;/EndNote&gt;</w:instrText>
      </w:r>
      <w:r w:rsidR="00272F0F">
        <w:fldChar w:fldCharType="separate"/>
      </w:r>
      <w:r w:rsidR="00272F0F">
        <w:rPr>
          <w:noProof/>
        </w:rPr>
        <w:t>[1]</w:t>
      </w:r>
      <w:r w:rsidR="00272F0F">
        <w:fldChar w:fldCharType="end"/>
      </w:r>
    </w:p>
    <w:p w14:paraId="19972D9F" w14:textId="77777777" w:rsidR="00552703" w:rsidRDefault="00953B28" w:rsidP="00552703">
      <w:pPr>
        <w:tabs>
          <w:tab w:val="left" w:pos="900"/>
        </w:tabs>
        <w:spacing w:after="0" w:line="240" w:lineRule="auto"/>
        <w:ind w:left="1710" w:hanging="1350"/>
      </w:pPr>
      <w:r>
        <w:tab/>
      </w:r>
      <w:r w:rsidR="00C6278B">
        <w:t xml:space="preserve">Age </w:t>
      </w:r>
      <w:r w:rsidR="00552703">
        <w:t>47-51</w:t>
      </w:r>
      <w:r w:rsidR="00C6278B">
        <w:t xml:space="preserve">: </w:t>
      </w:r>
      <w:r w:rsidR="00552703">
        <w:t>Progressive</w:t>
      </w:r>
      <w:r w:rsidR="00E745D7">
        <w:t xml:space="preserve"> increasing unsteadiness </w:t>
      </w:r>
      <w:r w:rsidR="00552703">
        <w:t>of</w:t>
      </w:r>
      <w:r w:rsidR="00E745D7">
        <w:t xml:space="preserve"> gait</w:t>
      </w:r>
      <w:r w:rsidR="00552703">
        <w:t xml:space="preserve">, falls, speech less intelligible, difficulty remembering names. </w:t>
      </w:r>
    </w:p>
    <w:p w14:paraId="20CBACA8" w14:textId="34381D48" w:rsidR="00552703" w:rsidRDefault="00552703" w:rsidP="00552703">
      <w:pPr>
        <w:tabs>
          <w:tab w:val="left" w:pos="900"/>
        </w:tabs>
        <w:spacing w:after="0" w:line="240" w:lineRule="auto"/>
        <w:ind w:left="1710" w:hanging="1350"/>
      </w:pPr>
      <w:r>
        <w:tab/>
        <w:t>Age 51: N</w:t>
      </w:r>
      <w:r w:rsidR="00E745D7">
        <w:t>eurologic examination</w:t>
      </w:r>
      <w:r>
        <w:t xml:space="preserve">: </w:t>
      </w:r>
      <w:r w:rsidR="00E745D7">
        <w:t>unable to subtract serial 7’s from 100</w:t>
      </w:r>
      <w:r>
        <w:t xml:space="preserve">, impaired pursuit eye movements, bilateral difficulty with heel-to-shin testing, upper extremity rapid alternating movements, broad-based and ataxic gait, verbal IQ of 88, </w:t>
      </w:r>
      <w:proofErr w:type="spellStart"/>
      <w:r>
        <w:t>ideokinetic</w:t>
      </w:r>
      <w:proofErr w:type="spellEnd"/>
      <w:r>
        <w:t xml:space="preserve"> apraxia, bilateral finger agnosia.</w:t>
      </w:r>
    </w:p>
    <w:p w14:paraId="030BDFFD" w14:textId="359ED19C" w:rsidR="00552703" w:rsidRDefault="00552703" w:rsidP="00552703">
      <w:pPr>
        <w:tabs>
          <w:tab w:val="left" w:pos="900"/>
        </w:tabs>
        <w:spacing w:after="0" w:line="240" w:lineRule="auto"/>
        <w:ind w:left="1710" w:hanging="1350"/>
      </w:pPr>
      <w:r>
        <w:tab/>
        <w:t xml:space="preserve">Age 54: Worsened gait dystaxia, incoordination of upper extremities, very dysarthric speech, mental confusion, </w:t>
      </w:r>
    </w:p>
    <w:p w14:paraId="73DC6FBF" w14:textId="09157577" w:rsidR="007F16F4" w:rsidRDefault="001C4D0D" w:rsidP="00D407EC">
      <w:pPr>
        <w:tabs>
          <w:tab w:val="left" w:pos="900"/>
        </w:tabs>
        <w:spacing w:after="0" w:line="240" w:lineRule="auto"/>
        <w:ind w:left="1710" w:hanging="1350"/>
      </w:pPr>
      <w:r>
        <w:tab/>
        <w:t xml:space="preserve">Age 55-60: Cogwheel rigidity and </w:t>
      </w:r>
      <w:r w:rsidR="00D407EC">
        <w:t xml:space="preserve">progressive </w:t>
      </w:r>
      <w:r>
        <w:t>worsening of ataxia and cognitive symptoms</w:t>
      </w:r>
      <w:r w:rsidR="00D407EC">
        <w:t>. Bedbound</w:t>
      </w:r>
    </w:p>
    <w:p w14:paraId="6E2D82A3" w14:textId="77777777" w:rsidR="007F16F4" w:rsidRDefault="007F16F4" w:rsidP="00CD6CD9">
      <w:pPr>
        <w:tabs>
          <w:tab w:val="left" w:pos="900"/>
        </w:tabs>
        <w:spacing w:after="0" w:line="240" w:lineRule="auto"/>
        <w:ind w:left="1710" w:hanging="1350"/>
      </w:pPr>
    </w:p>
    <w:p w14:paraId="6080A2F8" w14:textId="3837C92A" w:rsidR="00835406" w:rsidRDefault="00835406" w:rsidP="00CD6CD9">
      <w:pPr>
        <w:tabs>
          <w:tab w:val="left" w:pos="900"/>
        </w:tabs>
        <w:spacing w:after="0" w:line="240" w:lineRule="auto"/>
        <w:ind w:left="1710" w:hanging="1350"/>
      </w:pPr>
      <w:r>
        <w:t>MRI:</w:t>
      </w:r>
    </w:p>
    <w:p w14:paraId="1436016D" w14:textId="34A18723" w:rsidR="00835406" w:rsidRDefault="00835406" w:rsidP="00CD6CD9">
      <w:pPr>
        <w:tabs>
          <w:tab w:val="left" w:pos="900"/>
        </w:tabs>
        <w:spacing w:after="0" w:line="240" w:lineRule="auto"/>
        <w:ind w:left="1710" w:hanging="1350"/>
      </w:pPr>
      <w:r>
        <w:tab/>
        <w:t xml:space="preserve">Age </w:t>
      </w:r>
      <w:r w:rsidR="00934478">
        <w:t>57: Cerebellar atrophy</w:t>
      </w:r>
    </w:p>
    <w:p w14:paraId="03612BC2" w14:textId="77777777" w:rsidR="00835406" w:rsidRDefault="00835406" w:rsidP="00CD6CD9">
      <w:pPr>
        <w:tabs>
          <w:tab w:val="left" w:pos="900"/>
        </w:tabs>
        <w:spacing w:after="0" w:line="240" w:lineRule="auto"/>
        <w:ind w:left="1710" w:hanging="1350"/>
      </w:pPr>
    </w:p>
    <w:p w14:paraId="3A09575C" w14:textId="77777777" w:rsidR="000958B4" w:rsidRDefault="007F16F4" w:rsidP="00CD6CD9">
      <w:pPr>
        <w:tabs>
          <w:tab w:val="left" w:pos="900"/>
        </w:tabs>
        <w:spacing w:after="0" w:line="240" w:lineRule="auto"/>
        <w:ind w:left="1710" w:hanging="1350"/>
      </w:pPr>
      <w:r>
        <w:t xml:space="preserve">Other: </w:t>
      </w:r>
    </w:p>
    <w:p w14:paraId="1BF22424" w14:textId="5DBFF6E1" w:rsidR="007F16F4" w:rsidRDefault="000958B4" w:rsidP="00835406">
      <w:pPr>
        <w:tabs>
          <w:tab w:val="left" w:pos="900"/>
        </w:tabs>
        <w:spacing w:after="0" w:line="240" w:lineRule="auto"/>
        <w:ind w:left="1710" w:hanging="1350"/>
      </w:pPr>
      <w:r>
        <w:tab/>
        <w:t xml:space="preserve">Age </w:t>
      </w:r>
      <w:r w:rsidR="00835406">
        <w:t>57: Eye exam: abnormal eye movements characteristic of extrapyramidal diseases and cerebellar disorders</w:t>
      </w:r>
      <w:r w:rsidR="00272F0F">
        <w:t xml:space="preserve"> </w:t>
      </w:r>
      <w:r w:rsidR="00272F0F">
        <w:fldChar w:fldCharType="begin"/>
      </w:r>
      <w:r w:rsidR="00272F0F">
        <w:instrText xml:space="preserve"> ADDIN EN.CITE &lt;EndNote&gt;&lt;Cite&gt;&lt;Author&gt;Yee&lt;/Author&gt;&lt;Year&gt;1992&lt;/Year&gt;&lt;RecNum&gt;6&lt;/RecNum&gt;&lt;DisplayText&gt;[3]&lt;/DisplayText&gt;&lt;record&gt;&lt;rec-number&gt;6&lt;/rec-number&gt;&lt;foreign-keys&gt;&lt;key app="EN" db-id="zzs255txctpf06e9asevspd92a5dtx52p55v" timestamp="1773760751"&gt;6&lt;/key&gt;&lt;/foreign-keys&gt;&lt;ref-type name="Journal Article"&gt;17&lt;/ref-type&gt;&lt;contributors&gt;&lt;authors&gt;&lt;author&gt;Yee, R. D.&lt;/author&gt;&lt;author&gt;Farlow, M. R.&lt;/author&gt;&lt;author&gt;Suzuki, D. A.&lt;/author&gt;&lt;author&gt;Betelak, K. F.&lt;/author&gt;&lt;author&gt;Ghetti, B.&lt;/author&gt;&lt;/authors&gt;&lt;/contributors&gt;&lt;auth-address&gt;Department of Ophthalmology, Indiana University School of Medicine, Indianapolis 46202-5124.&lt;/auth-address&gt;&lt;titles&gt;&lt;title&gt;Abnormal eye movements in Gerstmann-Sträussler-Scheinker disease&lt;/title&gt;&lt;secondary-title&gt;Arch Ophthalmol&lt;/secondary-title&gt;&lt;/titles&gt;&lt;periodical&gt;&lt;full-title&gt;Arch Ophthalmol&lt;/full-title&gt;&lt;/periodical&gt;&lt;pages&gt;68-74&lt;/pages&gt;&lt;volume&gt;110&lt;/volume&gt;&lt;number&gt;1&lt;/number&gt;&lt;keywords&gt;&lt;keyword&gt;Adolescent&lt;/keyword&gt;&lt;keyword&gt;Adult&lt;/keyword&gt;&lt;keyword&gt;Aged&lt;/keyword&gt;&lt;keyword&gt;Electrooculography&lt;/keyword&gt;&lt;keyword&gt;*Eye Movements&lt;/keyword&gt;&lt;keyword&gt;Female&lt;/keyword&gt;&lt;keyword&gt;Gerstmann-Straussler-Scheinker Disease/genetics/*physiopathology&lt;/keyword&gt;&lt;keyword&gt;Humans&lt;/keyword&gt;&lt;keyword&gt;Male&lt;/keyword&gt;&lt;keyword&gt;Middle Aged&lt;/keyword&gt;&lt;keyword&gt;Nystagmus, Pathologic/genetics/physiopathology&lt;/keyword&gt;&lt;keyword&gt;Pedigree&lt;/keyword&gt;&lt;keyword&gt;Risk Factors&lt;/keyword&gt;&lt;keyword&gt;Saccades&lt;/keyword&gt;&lt;/keywords&gt;&lt;dates&gt;&lt;year&gt;1992&lt;/year&gt;&lt;pub-dates&gt;&lt;date&gt;Jan&lt;/date&gt;&lt;/pub-dates&gt;&lt;/dates&gt;&lt;isbn&gt;0003-9950 (Print)&amp;#xD;0003-9950&lt;/isbn&gt;&lt;accession-num&gt;1731725&lt;/accession-num&gt;&lt;urls&gt;&lt;/urls&gt;&lt;electronic-resource-num&gt;10.1001/archopht.1992.01080130070028&lt;/electronic-resource-num&gt;&lt;remote-database-provider&gt;NLM&lt;/remote-database-provider&gt;&lt;language&gt;eng&lt;/language&gt;&lt;/record&gt;&lt;/Cite&gt;&lt;/EndNote&gt;</w:instrText>
      </w:r>
      <w:r w:rsidR="00272F0F">
        <w:fldChar w:fldCharType="separate"/>
      </w:r>
      <w:r w:rsidR="00272F0F">
        <w:rPr>
          <w:noProof/>
        </w:rPr>
        <w:t>[3]</w:t>
      </w:r>
      <w:r w:rsidR="00272F0F">
        <w:fldChar w:fldCharType="end"/>
      </w:r>
      <w:r w:rsidR="00835406">
        <w:t>.</w:t>
      </w:r>
    </w:p>
    <w:p w14:paraId="028D5378" w14:textId="77777777" w:rsidR="00973260" w:rsidRDefault="00973260" w:rsidP="00CD6CD9">
      <w:pPr>
        <w:tabs>
          <w:tab w:val="left" w:pos="900"/>
        </w:tabs>
        <w:spacing w:after="0" w:line="240" w:lineRule="auto"/>
        <w:ind w:left="1710" w:hanging="1350"/>
      </w:pPr>
    </w:p>
    <w:p w14:paraId="19AA01BA" w14:textId="7A6DCD9D" w:rsidR="00973260" w:rsidRDefault="00973260" w:rsidP="00D258A4">
      <w:pPr>
        <w:pageBreakBefore/>
        <w:tabs>
          <w:tab w:val="left" w:pos="900"/>
        </w:tabs>
        <w:spacing w:after="0" w:line="240" w:lineRule="auto"/>
        <w:ind w:left="1714" w:hanging="1354"/>
      </w:pPr>
      <w:r>
        <w:lastRenderedPageBreak/>
        <w:t>Subject I</w:t>
      </w:r>
    </w:p>
    <w:p w14:paraId="2A10F8BD" w14:textId="77777777" w:rsidR="00973260" w:rsidRDefault="00973260" w:rsidP="00973260">
      <w:pPr>
        <w:tabs>
          <w:tab w:val="left" w:pos="900"/>
        </w:tabs>
        <w:spacing w:after="0" w:line="240" w:lineRule="auto"/>
        <w:ind w:left="1710" w:hanging="1350"/>
      </w:pPr>
    </w:p>
    <w:p w14:paraId="68233F07" w14:textId="095B0959" w:rsidR="00973260" w:rsidRDefault="00973260" w:rsidP="00D258A4">
      <w:pPr>
        <w:tabs>
          <w:tab w:val="left" w:pos="900"/>
          <w:tab w:val="left" w:pos="5220"/>
        </w:tabs>
        <w:spacing w:after="0" w:line="240" w:lineRule="auto"/>
        <w:ind w:left="1710" w:hanging="1350"/>
      </w:pPr>
      <w:r>
        <w:t xml:space="preserve">Age at Initial Neurological Exam: </w:t>
      </w:r>
      <w:r w:rsidR="003C664B">
        <w:tab/>
        <w:t>42 y</w:t>
      </w:r>
    </w:p>
    <w:p w14:paraId="2B35DD9D" w14:textId="59581D45" w:rsidR="00973260" w:rsidRDefault="00973260" w:rsidP="00D258A4">
      <w:pPr>
        <w:tabs>
          <w:tab w:val="left" w:pos="900"/>
          <w:tab w:val="left" w:pos="5220"/>
        </w:tabs>
        <w:spacing w:after="0" w:line="240" w:lineRule="auto"/>
        <w:ind w:left="1710" w:hanging="1350"/>
      </w:pPr>
      <w:r>
        <w:t xml:space="preserve">Disease Duration: </w:t>
      </w:r>
      <w:r>
        <w:tab/>
      </w:r>
      <w:r w:rsidR="003C664B">
        <w:t>5 y</w:t>
      </w:r>
    </w:p>
    <w:p w14:paraId="4C83A35B" w14:textId="1450FB57" w:rsidR="00973260" w:rsidRDefault="00973260" w:rsidP="00D258A4">
      <w:pPr>
        <w:tabs>
          <w:tab w:val="left" w:pos="900"/>
          <w:tab w:val="left" w:pos="5220"/>
        </w:tabs>
        <w:spacing w:after="0" w:line="240" w:lineRule="auto"/>
        <w:ind w:left="1710" w:hanging="1350"/>
      </w:pPr>
      <w:r>
        <w:t xml:space="preserve">Age at Death: </w:t>
      </w:r>
      <w:r>
        <w:tab/>
      </w:r>
      <w:r w:rsidR="003C664B">
        <w:t>45 y</w:t>
      </w:r>
    </w:p>
    <w:p w14:paraId="711EB34C" w14:textId="27C207D0" w:rsidR="00973260" w:rsidRDefault="00973260" w:rsidP="00D258A4">
      <w:pPr>
        <w:tabs>
          <w:tab w:val="left" w:pos="900"/>
          <w:tab w:val="left" w:pos="5220"/>
        </w:tabs>
        <w:spacing w:after="0" w:line="240" w:lineRule="auto"/>
        <w:ind w:left="1710" w:hanging="1350"/>
      </w:pPr>
      <w:r>
        <w:t xml:space="preserve">Birth Sex: </w:t>
      </w:r>
      <w:r>
        <w:tab/>
      </w:r>
      <w:r>
        <w:tab/>
      </w:r>
      <w:r w:rsidR="003C664B">
        <w:t>Female</w:t>
      </w:r>
    </w:p>
    <w:p w14:paraId="7EC9D534" w14:textId="77777777" w:rsidR="003F7F83" w:rsidRDefault="003F7F83" w:rsidP="00D258A4">
      <w:pPr>
        <w:tabs>
          <w:tab w:val="left" w:pos="900"/>
          <w:tab w:val="left" w:pos="5220"/>
        </w:tabs>
        <w:spacing w:after="0" w:line="240" w:lineRule="auto"/>
        <w:ind w:left="1710" w:hanging="1350"/>
      </w:pPr>
      <w:r>
        <w:t>Neuropathologic Diagnosis:</w:t>
      </w:r>
      <w:r>
        <w:tab/>
      </w:r>
      <w:r w:rsidR="00AF5980">
        <w:t>GSS</w:t>
      </w:r>
    </w:p>
    <w:p w14:paraId="73459F83" w14:textId="3E98E645" w:rsidR="00AF5980" w:rsidRDefault="003F7F83" w:rsidP="00D258A4">
      <w:pPr>
        <w:tabs>
          <w:tab w:val="left" w:pos="900"/>
          <w:tab w:val="left" w:pos="5220"/>
        </w:tabs>
        <w:spacing w:after="0" w:line="240" w:lineRule="auto"/>
        <w:ind w:left="1710" w:hanging="1350"/>
      </w:pPr>
      <w:r>
        <w:t>Molecular Genetic Mutation:</w:t>
      </w:r>
      <w:r>
        <w:tab/>
      </w:r>
      <w:r w:rsidR="00AF5980">
        <w:t>A117V</w:t>
      </w:r>
    </w:p>
    <w:p w14:paraId="41D15143" w14:textId="004C5115" w:rsidR="00973260" w:rsidRDefault="00973260" w:rsidP="00D258A4">
      <w:pPr>
        <w:tabs>
          <w:tab w:val="left" w:pos="900"/>
          <w:tab w:val="left" w:pos="5220"/>
        </w:tabs>
        <w:spacing w:after="0" w:line="240" w:lineRule="auto"/>
        <w:ind w:left="1710" w:hanging="1350"/>
      </w:pPr>
      <w:r>
        <w:t>PrP 129</w:t>
      </w:r>
      <w:r w:rsidR="003F7F83">
        <w:t xml:space="preserve"> Polymorphism</w:t>
      </w:r>
      <w:r>
        <w:t xml:space="preserve">: </w:t>
      </w:r>
      <w:r>
        <w:tab/>
      </w:r>
      <w:r w:rsidR="00420839">
        <w:t>M/V</w:t>
      </w:r>
    </w:p>
    <w:p w14:paraId="16274B56" w14:textId="77777777" w:rsidR="00973260" w:rsidRDefault="00973260" w:rsidP="00973260">
      <w:pPr>
        <w:tabs>
          <w:tab w:val="left" w:pos="900"/>
        </w:tabs>
        <w:spacing w:after="0" w:line="240" w:lineRule="auto"/>
        <w:ind w:left="1710" w:hanging="1350"/>
      </w:pPr>
    </w:p>
    <w:p w14:paraId="7C81ED78" w14:textId="77777777" w:rsidR="00973260" w:rsidRDefault="00973260" w:rsidP="00973260">
      <w:pPr>
        <w:tabs>
          <w:tab w:val="left" w:pos="900"/>
        </w:tabs>
        <w:spacing w:after="0" w:line="240" w:lineRule="auto"/>
        <w:ind w:left="1710" w:hanging="1350"/>
      </w:pPr>
      <w:r>
        <w:t xml:space="preserve">Clinical Signs &amp; Symptoms at Onset of Clinical Signs </w:t>
      </w:r>
      <w:r>
        <w:fldChar w:fldCharType="begin"/>
      </w:r>
      <w:r>
        <w:instrText xml:space="preserve"> ADDIN EN.CITE &lt;EndNote&gt;&lt;Cite&gt;&lt;Author&gt;Farlow&lt;/Author&gt;&lt;Year&gt;1989&lt;/Year&gt;&lt;RecNum&gt;46&lt;/RecNum&gt;&lt;DisplayText&gt;[1]&lt;/DisplayText&gt;&lt;record&gt;&lt;rec-number&gt;46&lt;/rec-number&gt;&lt;foreign-keys&gt;&lt;key app="EN" db-id="zzs255txctpf06e9asevspd92a5dtx52p55v" timestamp="1773760803"&gt;46&lt;/key&gt;&lt;/foreign-keys&gt;&lt;ref-type name="Journal Article"&gt;17&lt;/ref-type&gt;&lt;contributors&gt;&lt;authors&gt;&lt;author&gt;Farlow, M. R.&lt;/author&gt;&lt;author&gt;Yee, R. D.&lt;/author&gt;&lt;author&gt;Dlouhy, S. R.&lt;/author&gt;&lt;author&gt;Conneally, P. M.&lt;/author&gt;&lt;author&gt;Azzarelli, B.&lt;/author&gt;&lt;author&gt;Ghetti, B.&lt;/author&gt;&lt;/authors&gt;&lt;/contributors&gt;&lt;auth-address&gt;Department of Neurology, Indiana University School of Medicine, Indianapolis 46202-5124.&lt;/auth-address&gt;&lt;titles&gt;&lt;title&gt;Gerstmann-Sträussler-Scheinker disease. I. Extending the clinical spectrum&lt;/title&gt;&lt;secondary-title&gt;Neurology&lt;/secondary-title&gt;&lt;/titles&gt;&lt;periodical&gt;&lt;full-title&gt;Neurology&lt;/full-title&gt;&lt;/periodical&gt;&lt;pages&gt;1446-52&lt;/pages&gt;&lt;volume&gt;39&lt;/volume&gt;&lt;number&gt;11&lt;/number&gt;&lt;keywords&gt;&lt;keyword&gt;Adult&lt;/keyword&gt;&lt;keyword&gt;Brain/pathology&lt;/keyword&gt;&lt;keyword&gt;Dementia/etiology&lt;/keyword&gt;&lt;keyword&gt;Depression/etiology&lt;/keyword&gt;&lt;keyword&gt;Electroencephalography&lt;/keyword&gt;&lt;keyword&gt;Female&lt;/keyword&gt;&lt;keyword&gt;Humans&lt;/keyword&gt;&lt;keyword&gt;Magnetic Resonance Imaging&lt;/keyword&gt;&lt;keyword&gt;Male&lt;/keyword&gt;&lt;keyword&gt;Memory Disorders/etiology&lt;/keyword&gt;&lt;keyword&gt;Middle Aged&lt;/keyword&gt;&lt;keyword&gt;Muscular Diseases/etiology&lt;/keyword&gt;&lt;keyword&gt;Nervous System Diseases/etiology&lt;/keyword&gt;&lt;keyword&gt;Parkinson Disease, Secondary/etiology&lt;/keyword&gt;&lt;keyword&gt;Pedigree&lt;/keyword&gt;&lt;keyword&gt;Slow Virus Diseases/complications/diagnosis/*genetics&lt;/keyword&gt;&lt;/keywords&gt;&lt;dates&gt;&lt;year&gt;1989&lt;/year&gt;&lt;pub-dates&gt;&lt;date&gt;Nov&lt;/date&gt;&lt;/pub-dates&gt;&lt;/dates&gt;&lt;isbn&gt;0028-3878 (Print)&amp;#xD;0028-3878&lt;/isbn&gt;&lt;accession-num&gt;2812321&lt;/accession-num&gt;&lt;urls&gt;&lt;/urls&gt;&lt;electronic-resource-num&gt;10.1212/wnl.39.11.1446&lt;/electronic-resource-num&gt;&lt;remote-database-provider&gt;NLM&lt;/remote-database-provider&gt;&lt;language&gt;eng&lt;/language&gt;&lt;/record&gt;&lt;/Cite&gt;&lt;/EndNote&gt;</w:instrText>
      </w:r>
      <w:r>
        <w:fldChar w:fldCharType="separate"/>
      </w:r>
      <w:r>
        <w:rPr>
          <w:noProof/>
        </w:rPr>
        <w:t>[1]</w:t>
      </w:r>
      <w:r>
        <w:fldChar w:fldCharType="end"/>
      </w:r>
    </w:p>
    <w:p w14:paraId="45D83570" w14:textId="77777777" w:rsidR="003C664B" w:rsidRDefault="00973260" w:rsidP="003C664B">
      <w:pPr>
        <w:tabs>
          <w:tab w:val="left" w:pos="900"/>
        </w:tabs>
        <w:spacing w:after="0" w:line="240" w:lineRule="auto"/>
        <w:ind w:left="1710" w:hanging="1350"/>
      </w:pPr>
      <w:r>
        <w:tab/>
        <w:t xml:space="preserve"> </w:t>
      </w:r>
      <w:r w:rsidR="003C664B">
        <w:t>Age 40 (family reported): Handwriting issues and memory problems.</w:t>
      </w:r>
    </w:p>
    <w:p w14:paraId="3453F997" w14:textId="77777777" w:rsidR="003C664B" w:rsidRDefault="003C664B" w:rsidP="003C664B">
      <w:pPr>
        <w:tabs>
          <w:tab w:val="left" w:pos="900"/>
        </w:tabs>
        <w:spacing w:after="0" w:line="240" w:lineRule="auto"/>
        <w:ind w:left="1710" w:hanging="1350"/>
      </w:pPr>
    </w:p>
    <w:p w14:paraId="1286D658" w14:textId="4D7A28BD" w:rsidR="003C664B" w:rsidRDefault="003C664B" w:rsidP="003C664B">
      <w:pPr>
        <w:tabs>
          <w:tab w:val="left" w:pos="900"/>
        </w:tabs>
        <w:spacing w:after="0" w:line="240" w:lineRule="auto"/>
        <w:ind w:left="1710" w:hanging="1350"/>
      </w:pPr>
      <w:r>
        <w:tab/>
        <w:t>Age 41 (family reported): Word finding difficulty</w:t>
      </w:r>
    </w:p>
    <w:p w14:paraId="215BC0D8" w14:textId="77777777" w:rsidR="003C664B" w:rsidRDefault="003C664B" w:rsidP="003C664B">
      <w:pPr>
        <w:tabs>
          <w:tab w:val="left" w:pos="900"/>
        </w:tabs>
        <w:spacing w:after="0" w:line="240" w:lineRule="auto"/>
        <w:ind w:left="1710" w:hanging="1350"/>
      </w:pPr>
    </w:p>
    <w:p w14:paraId="59D99A7A" w14:textId="5984D2FA" w:rsidR="003C664B" w:rsidRDefault="003C664B" w:rsidP="003C664B">
      <w:pPr>
        <w:tabs>
          <w:tab w:val="left" w:pos="900"/>
        </w:tabs>
        <w:spacing w:after="0" w:line="240" w:lineRule="auto"/>
        <w:ind w:left="1710" w:hanging="1350"/>
      </w:pPr>
      <w:r>
        <w:tab/>
        <w:t xml:space="preserve">Age 42, Visit 1: Difficulty with word finding, quicker to anger, MVA but no mention of if loss of conscious. Neurologist noted mild tremor in the right hand, but otherwise normal exam. Pt did cry frequently during the exam. MRI was </w:t>
      </w:r>
      <w:proofErr w:type="spellStart"/>
      <w:r>
        <w:t>dx’d</w:t>
      </w:r>
      <w:proofErr w:type="spellEnd"/>
      <w:r>
        <w:t xml:space="preserve"> as “negative MRI” (I presume means normal).</w:t>
      </w:r>
    </w:p>
    <w:p w14:paraId="508E1128" w14:textId="77777777" w:rsidR="003C664B" w:rsidRDefault="003C664B" w:rsidP="003C664B">
      <w:pPr>
        <w:tabs>
          <w:tab w:val="left" w:pos="900"/>
        </w:tabs>
        <w:spacing w:after="0" w:line="240" w:lineRule="auto"/>
        <w:ind w:left="1710" w:hanging="1350"/>
      </w:pPr>
    </w:p>
    <w:p w14:paraId="79C1EBC7" w14:textId="46D4DEF0" w:rsidR="00973260" w:rsidRDefault="003C664B" w:rsidP="003C664B">
      <w:pPr>
        <w:tabs>
          <w:tab w:val="left" w:pos="900"/>
        </w:tabs>
        <w:spacing w:after="0" w:line="240" w:lineRule="auto"/>
        <w:ind w:left="1710" w:hanging="1350"/>
      </w:pPr>
      <w:r>
        <w:tab/>
        <w:t xml:space="preserve">Age 42, Visit 2: Mild </w:t>
      </w:r>
      <w:proofErr w:type="gramStart"/>
      <w:r>
        <w:t>right hand</w:t>
      </w:r>
      <w:proofErr w:type="gramEnd"/>
      <w:r>
        <w:t xml:space="preserve"> tremor. Diminished reflexes throughout. Lower extremity weakness. Left leg limping in her gait. CDR of 1, sum of boxes was 11. No Parkinson signs.  </w:t>
      </w:r>
    </w:p>
    <w:p w14:paraId="1F7F19E5" w14:textId="77777777" w:rsidR="00973260" w:rsidRDefault="00973260" w:rsidP="00973260">
      <w:pPr>
        <w:tabs>
          <w:tab w:val="left" w:pos="900"/>
        </w:tabs>
        <w:spacing w:after="0" w:line="240" w:lineRule="auto"/>
        <w:ind w:left="1710" w:hanging="1350"/>
      </w:pPr>
    </w:p>
    <w:p w14:paraId="6A112F8B" w14:textId="77777777" w:rsidR="00973260" w:rsidRDefault="00973260" w:rsidP="00973260">
      <w:pPr>
        <w:tabs>
          <w:tab w:val="left" w:pos="900"/>
        </w:tabs>
        <w:spacing w:after="0" w:line="240" w:lineRule="auto"/>
        <w:ind w:left="1710" w:hanging="1350"/>
      </w:pPr>
      <w:r>
        <w:t>MRI:</w:t>
      </w:r>
    </w:p>
    <w:p w14:paraId="3059E108" w14:textId="110614E7" w:rsidR="00973260" w:rsidRDefault="00973260" w:rsidP="00973260">
      <w:pPr>
        <w:tabs>
          <w:tab w:val="left" w:pos="900"/>
        </w:tabs>
        <w:spacing w:after="0" w:line="240" w:lineRule="auto"/>
        <w:ind w:left="1710" w:hanging="1350"/>
      </w:pPr>
      <w:r>
        <w:tab/>
      </w:r>
    </w:p>
    <w:p w14:paraId="08E407D5" w14:textId="77777777" w:rsidR="007F16F4" w:rsidRDefault="007F16F4" w:rsidP="00623910">
      <w:pPr>
        <w:pageBreakBefore/>
        <w:tabs>
          <w:tab w:val="left" w:pos="900"/>
        </w:tabs>
        <w:spacing w:after="0" w:line="240" w:lineRule="auto"/>
        <w:ind w:left="1714" w:hanging="1354"/>
      </w:pPr>
    </w:p>
    <w:p w14:paraId="70EF1D4E" w14:textId="50B56B86" w:rsidR="00623910" w:rsidRDefault="00623910" w:rsidP="00CD6CD9">
      <w:pPr>
        <w:tabs>
          <w:tab w:val="left" w:pos="900"/>
        </w:tabs>
        <w:spacing w:after="0" w:line="240" w:lineRule="auto"/>
        <w:ind w:left="1710" w:hanging="1350"/>
      </w:pPr>
      <w:r>
        <w:t>Control 1</w:t>
      </w:r>
    </w:p>
    <w:p w14:paraId="3230C5CC" w14:textId="77777777" w:rsidR="00A6236E" w:rsidRDefault="00A6236E" w:rsidP="00A6236E">
      <w:pPr>
        <w:tabs>
          <w:tab w:val="left" w:pos="900"/>
          <w:tab w:val="left" w:pos="4320"/>
        </w:tabs>
        <w:spacing w:after="0" w:line="240" w:lineRule="auto"/>
        <w:ind w:left="1710" w:hanging="1350"/>
      </w:pPr>
    </w:p>
    <w:p w14:paraId="338FB4A2" w14:textId="1D3FE70C" w:rsidR="00A6236E" w:rsidRDefault="00A6236E" w:rsidP="00A6236E">
      <w:pPr>
        <w:tabs>
          <w:tab w:val="left" w:pos="900"/>
          <w:tab w:val="left" w:pos="4320"/>
        </w:tabs>
        <w:spacing w:after="0" w:line="240" w:lineRule="auto"/>
        <w:ind w:left="1710" w:hanging="1350"/>
      </w:pPr>
      <w:r>
        <w:t xml:space="preserve">Age at Initial Neurological Exam: </w:t>
      </w:r>
      <w:r>
        <w:tab/>
        <w:t>57 years</w:t>
      </w:r>
    </w:p>
    <w:p w14:paraId="2B1176AE" w14:textId="3E511ACC" w:rsidR="00A6236E" w:rsidRDefault="00A6236E" w:rsidP="00A6236E">
      <w:pPr>
        <w:tabs>
          <w:tab w:val="left" w:pos="900"/>
          <w:tab w:val="left" w:pos="4320"/>
        </w:tabs>
        <w:spacing w:after="0" w:line="240" w:lineRule="auto"/>
        <w:ind w:left="1710" w:hanging="1350"/>
      </w:pPr>
      <w:r>
        <w:t xml:space="preserve">Disease Duration: </w:t>
      </w:r>
      <w:r>
        <w:tab/>
        <w:t>10 years</w:t>
      </w:r>
    </w:p>
    <w:p w14:paraId="5802C428" w14:textId="67729901" w:rsidR="00A6236E" w:rsidRDefault="00A6236E" w:rsidP="00A6236E">
      <w:pPr>
        <w:tabs>
          <w:tab w:val="left" w:pos="900"/>
          <w:tab w:val="left" w:pos="4320"/>
        </w:tabs>
        <w:spacing w:after="0" w:line="240" w:lineRule="auto"/>
        <w:ind w:left="1710" w:hanging="1350"/>
      </w:pPr>
      <w:r>
        <w:t xml:space="preserve">Age at Death: </w:t>
      </w:r>
      <w:r>
        <w:tab/>
        <w:t>67 years</w:t>
      </w:r>
    </w:p>
    <w:p w14:paraId="7D2C0F4A" w14:textId="5D571D07" w:rsidR="00A6236E" w:rsidRDefault="00A6236E" w:rsidP="00A6236E">
      <w:pPr>
        <w:tabs>
          <w:tab w:val="left" w:pos="900"/>
          <w:tab w:val="left" w:pos="4320"/>
        </w:tabs>
        <w:spacing w:after="0" w:line="240" w:lineRule="auto"/>
        <w:ind w:left="1710" w:hanging="1350"/>
      </w:pPr>
      <w:r>
        <w:t xml:space="preserve">Birth Sex: </w:t>
      </w:r>
      <w:r>
        <w:tab/>
      </w:r>
      <w:r>
        <w:tab/>
        <w:t>Male</w:t>
      </w:r>
    </w:p>
    <w:p w14:paraId="2213CABE" w14:textId="142E184E" w:rsidR="003E7186" w:rsidRDefault="003E7186" w:rsidP="003E7186">
      <w:pPr>
        <w:tabs>
          <w:tab w:val="left" w:pos="900"/>
          <w:tab w:val="left" w:pos="4320"/>
        </w:tabs>
        <w:spacing w:after="0" w:line="240" w:lineRule="auto"/>
        <w:ind w:left="1710" w:hanging="1350"/>
      </w:pPr>
      <w:r>
        <w:t>Neuropathologic Diagnosis:</w:t>
      </w:r>
      <w:r>
        <w:tab/>
        <w:t>Diffuse Lewy Body Disease</w:t>
      </w:r>
    </w:p>
    <w:p w14:paraId="05278847" w14:textId="77777777" w:rsidR="00A6236E" w:rsidRDefault="00A6236E" w:rsidP="00A6236E">
      <w:pPr>
        <w:tabs>
          <w:tab w:val="left" w:pos="900"/>
        </w:tabs>
        <w:spacing w:after="0" w:line="240" w:lineRule="auto"/>
        <w:ind w:left="1710" w:hanging="1350"/>
      </w:pPr>
    </w:p>
    <w:p w14:paraId="58A3C93C" w14:textId="220F8A23" w:rsidR="00A6236E" w:rsidRDefault="00A6236E" w:rsidP="00A6236E">
      <w:pPr>
        <w:tabs>
          <w:tab w:val="left" w:pos="900"/>
        </w:tabs>
        <w:spacing w:after="0" w:line="240" w:lineRule="auto"/>
        <w:ind w:left="1710" w:hanging="1350"/>
      </w:pPr>
      <w:r>
        <w:t xml:space="preserve">Clinical Signs &amp; Symptoms at Onset of Clinical Signs: </w:t>
      </w:r>
    </w:p>
    <w:p w14:paraId="26A2FB73" w14:textId="699EFF3E" w:rsidR="00623910" w:rsidRDefault="00623910" w:rsidP="005716B4">
      <w:pPr>
        <w:tabs>
          <w:tab w:val="left" w:pos="900"/>
        </w:tabs>
        <w:spacing w:after="0" w:line="240" w:lineRule="auto"/>
        <w:ind w:left="1530" w:hanging="1170"/>
      </w:pPr>
      <w:r>
        <w:t xml:space="preserve">Age 51-57: Attentional and visuospatial deficits, the emergence of visual hallucinations, rigidity, cognitive decline, withdrawn, slowness of movement, shuffling gait, intermittent upper extremity rest tremor, </w:t>
      </w:r>
      <w:proofErr w:type="spellStart"/>
      <w:r>
        <w:t>micrographia</w:t>
      </w:r>
      <w:proofErr w:type="spellEnd"/>
      <w:r>
        <w:t xml:space="preserve">, stooped posture, hypophonia, </w:t>
      </w:r>
      <w:r w:rsidR="005716B4">
        <w:t xml:space="preserve">sleep apnea. </w:t>
      </w:r>
    </w:p>
    <w:p w14:paraId="1EF1B195" w14:textId="77777777" w:rsidR="00623910" w:rsidRDefault="00623910" w:rsidP="00CD6CD9">
      <w:pPr>
        <w:tabs>
          <w:tab w:val="left" w:pos="900"/>
        </w:tabs>
        <w:spacing w:after="0" w:line="240" w:lineRule="auto"/>
        <w:ind w:left="1710" w:hanging="1350"/>
      </w:pPr>
    </w:p>
    <w:p w14:paraId="1EBB9055" w14:textId="1D2B6F40" w:rsidR="00A6236E" w:rsidRDefault="00A6236E" w:rsidP="00CD6CD9">
      <w:pPr>
        <w:tabs>
          <w:tab w:val="left" w:pos="900"/>
        </w:tabs>
        <w:spacing w:after="0" w:line="240" w:lineRule="auto"/>
        <w:ind w:left="1710" w:hanging="1350"/>
      </w:pPr>
      <w:r>
        <w:t>Clinical Signs &amp; Symptoms Progression</w:t>
      </w:r>
    </w:p>
    <w:p w14:paraId="79F2A713" w14:textId="6495423F" w:rsidR="00623910" w:rsidRDefault="00623910" w:rsidP="005716B4">
      <w:pPr>
        <w:tabs>
          <w:tab w:val="left" w:pos="900"/>
        </w:tabs>
        <w:spacing w:after="0" w:line="240" w:lineRule="auto"/>
        <w:ind w:left="1440" w:hanging="1080"/>
      </w:pPr>
      <w:r>
        <w:t xml:space="preserve">Age 57: </w:t>
      </w:r>
      <w:r w:rsidR="005716B4">
        <w:tab/>
        <w:t>Diagnosed with dementia with Lewy bodies in the mild stage</w:t>
      </w:r>
    </w:p>
    <w:p w14:paraId="4D7D021C" w14:textId="77777777" w:rsidR="005716B4" w:rsidRDefault="005716B4" w:rsidP="00CD6CD9">
      <w:pPr>
        <w:tabs>
          <w:tab w:val="left" w:pos="900"/>
        </w:tabs>
        <w:spacing w:after="0" w:line="240" w:lineRule="auto"/>
        <w:ind w:left="1710" w:hanging="1350"/>
      </w:pPr>
    </w:p>
    <w:p w14:paraId="19EBD8A4" w14:textId="23AA8B02" w:rsidR="005716B4" w:rsidRDefault="005716B4" w:rsidP="005716B4">
      <w:pPr>
        <w:tabs>
          <w:tab w:val="left" w:pos="900"/>
        </w:tabs>
        <w:spacing w:after="0" w:line="240" w:lineRule="auto"/>
        <w:ind w:left="1440" w:hanging="1080"/>
      </w:pPr>
      <w:r>
        <w:t xml:space="preserve">Age 59: </w:t>
      </w:r>
      <w:r>
        <w:tab/>
        <w:t>Well-formed visual hallucinations, cognitive decline, parkinsonism, postural tremor in the upper extremities bilaterally, retropulsion</w:t>
      </w:r>
    </w:p>
    <w:p w14:paraId="76ABA5E0" w14:textId="77777777" w:rsidR="005716B4" w:rsidRDefault="005716B4" w:rsidP="005716B4">
      <w:pPr>
        <w:tabs>
          <w:tab w:val="left" w:pos="900"/>
        </w:tabs>
        <w:spacing w:after="0" w:line="240" w:lineRule="auto"/>
        <w:ind w:left="1440" w:hanging="1080"/>
      </w:pPr>
    </w:p>
    <w:p w14:paraId="61356709" w14:textId="168083EE" w:rsidR="005716B4" w:rsidRDefault="005716B4" w:rsidP="005716B4">
      <w:pPr>
        <w:tabs>
          <w:tab w:val="left" w:pos="900"/>
        </w:tabs>
        <w:spacing w:after="0" w:line="240" w:lineRule="auto"/>
        <w:ind w:left="1440" w:hanging="1080"/>
      </w:pPr>
      <w:r>
        <w:t xml:space="preserve">Age 60: </w:t>
      </w:r>
      <w:r>
        <w:tab/>
      </w:r>
      <w:r w:rsidR="00A6236E">
        <w:t xml:space="preserve">Advancing memory function, persistence of visual hallucinations, significant parkinsonism, treated Sinemet. </w:t>
      </w:r>
    </w:p>
    <w:p w14:paraId="7863616C" w14:textId="77777777" w:rsidR="00623910" w:rsidRDefault="00623910" w:rsidP="00CD6CD9">
      <w:pPr>
        <w:tabs>
          <w:tab w:val="left" w:pos="900"/>
        </w:tabs>
        <w:spacing w:after="0" w:line="240" w:lineRule="auto"/>
        <w:ind w:left="1710" w:hanging="1350"/>
      </w:pPr>
    </w:p>
    <w:p w14:paraId="721CB2B6" w14:textId="77777777" w:rsidR="00623910" w:rsidRDefault="00623910" w:rsidP="00D407EC">
      <w:pPr>
        <w:pageBreakBefore/>
        <w:tabs>
          <w:tab w:val="left" w:pos="900"/>
        </w:tabs>
        <w:spacing w:after="0" w:line="240" w:lineRule="auto"/>
        <w:ind w:left="1714" w:hanging="1354"/>
      </w:pPr>
    </w:p>
    <w:p w14:paraId="07C89A48" w14:textId="5AEAD469" w:rsidR="00623910" w:rsidRDefault="00D407EC" w:rsidP="00CD6CD9">
      <w:pPr>
        <w:tabs>
          <w:tab w:val="left" w:pos="900"/>
        </w:tabs>
        <w:spacing w:after="0" w:line="240" w:lineRule="auto"/>
        <w:ind w:left="1710" w:hanging="1350"/>
      </w:pPr>
      <w:r>
        <w:t>Control 2</w:t>
      </w:r>
    </w:p>
    <w:p w14:paraId="3B6451FB" w14:textId="77777777" w:rsidR="003E7186" w:rsidRDefault="003E7186" w:rsidP="00CD6CD9">
      <w:pPr>
        <w:tabs>
          <w:tab w:val="left" w:pos="900"/>
        </w:tabs>
        <w:spacing w:after="0" w:line="240" w:lineRule="auto"/>
        <w:ind w:left="1710" w:hanging="1350"/>
      </w:pPr>
    </w:p>
    <w:p w14:paraId="1EA1E8A0" w14:textId="1536FFAD" w:rsidR="00D407EC" w:rsidRDefault="00D407EC" w:rsidP="00CD6CD9">
      <w:pPr>
        <w:tabs>
          <w:tab w:val="left" w:pos="900"/>
        </w:tabs>
        <w:spacing w:after="0" w:line="240" w:lineRule="auto"/>
        <w:ind w:left="1710" w:hanging="1350"/>
      </w:pPr>
      <w:r>
        <w:t>Age at Initial Neurological Exam:</w:t>
      </w:r>
      <w:r>
        <w:tab/>
      </w:r>
      <w:r w:rsidR="003C1E17">
        <w:t>57 Years</w:t>
      </w:r>
    </w:p>
    <w:p w14:paraId="48467132" w14:textId="7B442CFA" w:rsidR="00D407EC" w:rsidRDefault="00D407EC" w:rsidP="00D407EC">
      <w:pPr>
        <w:tabs>
          <w:tab w:val="left" w:pos="900"/>
          <w:tab w:val="left" w:pos="4320"/>
        </w:tabs>
        <w:spacing w:after="0" w:line="240" w:lineRule="auto"/>
        <w:ind w:left="1710" w:hanging="1350"/>
      </w:pPr>
      <w:r>
        <w:t>Disease Duration:</w:t>
      </w:r>
      <w:r>
        <w:tab/>
      </w:r>
      <w:r w:rsidR="003C1E17">
        <w:t>9</w:t>
      </w:r>
      <w:r>
        <w:t xml:space="preserve"> Years</w:t>
      </w:r>
    </w:p>
    <w:p w14:paraId="27C3C66C" w14:textId="48EE1B14" w:rsidR="00D407EC" w:rsidRDefault="00D407EC" w:rsidP="00D407EC">
      <w:pPr>
        <w:tabs>
          <w:tab w:val="left" w:pos="900"/>
          <w:tab w:val="left" w:pos="4320"/>
        </w:tabs>
        <w:spacing w:after="0" w:line="240" w:lineRule="auto"/>
        <w:ind w:left="1710" w:hanging="1350"/>
      </w:pPr>
      <w:r>
        <w:t>Age at Death:</w:t>
      </w:r>
      <w:r>
        <w:tab/>
      </w:r>
      <w:r w:rsidR="003C1E17">
        <w:t>66 Years</w:t>
      </w:r>
    </w:p>
    <w:p w14:paraId="53CCC2C4" w14:textId="633E7305" w:rsidR="00D407EC" w:rsidRDefault="00D407EC" w:rsidP="00D407EC">
      <w:pPr>
        <w:tabs>
          <w:tab w:val="left" w:pos="900"/>
          <w:tab w:val="left" w:pos="4320"/>
        </w:tabs>
        <w:spacing w:after="0" w:line="240" w:lineRule="auto"/>
        <w:ind w:left="360"/>
      </w:pPr>
      <w:r>
        <w:t>Birth Sex:</w:t>
      </w:r>
      <w:r>
        <w:tab/>
      </w:r>
      <w:r w:rsidR="003C1E17">
        <w:t>Female</w:t>
      </w:r>
    </w:p>
    <w:p w14:paraId="26751CA6" w14:textId="1B26EC05" w:rsidR="003E7186" w:rsidRDefault="003E7186" w:rsidP="003E7186">
      <w:pPr>
        <w:tabs>
          <w:tab w:val="left" w:pos="900"/>
          <w:tab w:val="left" w:pos="4320"/>
        </w:tabs>
        <w:spacing w:after="0" w:line="240" w:lineRule="auto"/>
        <w:ind w:left="1710" w:hanging="1350"/>
      </w:pPr>
      <w:r>
        <w:t>Neuropathologic Diagnosis:</w:t>
      </w:r>
      <w:r>
        <w:tab/>
        <w:t>Alzheimer disease</w:t>
      </w:r>
    </w:p>
    <w:p w14:paraId="7808259B" w14:textId="77777777" w:rsidR="00D407EC" w:rsidRDefault="00D407EC" w:rsidP="00D407EC">
      <w:pPr>
        <w:tabs>
          <w:tab w:val="left" w:pos="900"/>
          <w:tab w:val="left" w:pos="4320"/>
        </w:tabs>
        <w:spacing w:after="0" w:line="240" w:lineRule="auto"/>
        <w:ind w:left="360"/>
      </w:pPr>
    </w:p>
    <w:p w14:paraId="309F202C" w14:textId="6DCF6E11" w:rsidR="00D407EC" w:rsidRDefault="00D407EC" w:rsidP="00D407EC">
      <w:pPr>
        <w:tabs>
          <w:tab w:val="left" w:pos="900"/>
          <w:tab w:val="left" w:pos="4320"/>
        </w:tabs>
        <w:spacing w:after="0" w:line="240" w:lineRule="auto"/>
        <w:ind w:left="360"/>
      </w:pPr>
      <w:r>
        <w:t>Clinical Signs &amp; Symptoms at Onset of Clinical Sig</w:t>
      </w:r>
      <w:r w:rsidR="003C1E17">
        <w:t>n</w:t>
      </w:r>
      <w:r>
        <w:t>s:</w:t>
      </w:r>
    </w:p>
    <w:p w14:paraId="1A6DEAB0" w14:textId="2C3238AB" w:rsidR="003C1E17" w:rsidRDefault="003C1E17" w:rsidP="003C1E17">
      <w:pPr>
        <w:tabs>
          <w:tab w:val="left" w:pos="900"/>
          <w:tab w:val="left" w:pos="4320"/>
        </w:tabs>
        <w:spacing w:after="0" w:line="240" w:lineRule="auto"/>
        <w:ind w:left="360"/>
      </w:pPr>
      <w:r>
        <w:tab/>
        <w:t>Age 57: Episodic memory disturbance. Clinical diagnosis: MCI amnestic</w:t>
      </w:r>
    </w:p>
    <w:p w14:paraId="12FB88E6" w14:textId="77777777" w:rsidR="003C1E17" w:rsidRDefault="003C1E17" w:rsidP="00D407EC">
      <w:pPr>
        <w:tabs>
          <w:tab w:val="left" w:pos="900"/>
          <w:tab w:val="left" w:pos="4320"/>
        </w:tabs>
        <w:spacing w:after="0" w:line="240" w:lineRule="auto"/>
        <w:ind w:left="360"/>
      </w:pPr>
    </w:p>
    <w:p w14:paraId="0D5338C6" w14:textId="787FCFCD" w:rsidR="003C1E17" w:rsidRDefault="003C1E17" w:rsidP="00D407EC">
      <w:pPr>
        <w:tabs>
          <w:tab w:val="left" w:pos="900"/>
          <w:tab w:val="left" w:pos="4320"/>
        </w:tabs>
        <w:spacing w:after="0" w:line="240" w:lineRule="auto"/>
        <w:ind w:left="360"/>
      </w:pPr>
      <w:r>
        <w:t xml:space="preserve">Clinical Signs &amp; Symptoms </w:t>
      </w:r>
      <w:r w:rsidR="00BC23AA">
        <w:t>Progression</w:t>
      </w:r>
      <w:r>
        <w:t>:</w:t>
      </w:r>
    </w:p>
    <w:p w14:paraId="7D4C2428" w14:textId="035191B6" w:rsidR="003C1E17" w:rsidRDefault="003C1E17" w:rsidP="003C1E17">
      <w:pPr>
        <w:tabs>
          <w:tab w:val="left" w:pos="900"/>
          <w:tab w:val="left" w:pos="4320"/>
        </w:tabs>
        <w:spacing w:after="0" w:line="240" w:lineRule="auto"/>
        <w:ind w:left="1710" w:hanging="1350"/>
      </w:pPr>
      <w:r>
        <w:tab/>
        <w:t>Age 62: Multiple cognitive Symptoms at evolution: Attentional, Dis-executive and visuospatial deficits. Clinical diagnosis: Alzheimer disease</w:t>
      </w:r>
    </w:p>
    <w:p w14:paraId="0C5C0A48" w14:textId="27C4E53E" w:rsidR="003C1E17" w:rsidRDefault="003C1E17" w:rsidP="003C1E17">
      <w:pPr>
        <w:tabs>
          <w:tab w:val="left" w:pos="900"/>
          <w:tab w:val="left" w:pos="4320"/>
        </w:tabs>
        <w:spacing w:after="0" w:line="240" w:lineRule="auto"/>
        <w:ind w:left="1710" w:hanging="1350"/>
      </w:pPr>
      <w:r>
        <w:tab/>
        <w:t xml:space="preserve">Age 63: Epileptic Seizures. The patient was bedridden in </w:t>
      </w:r>
      <w:proofErr w:type="spellStart"/>
      <w:r>
        <w:t>akinetc</w:t>
      </w:r>
      <w:proofErr w:type="spellEnd"/>
      <w:r>
        <w:t xml:space="preserve"> mutism</w:t>
      </w:r>
    </w:p>
    <w:p w14:paraId="6BB542F2" w14:textId="112CC062" w:rsidR="003C1E17" w:rsidRDefault="003C1E17" w:rsidP="00D407EC">
      <w:pPr>
        <w:tabs>
          <w:tab w:val="left" w:pos="900"/>
          <w:tab w:val="left" w:pos="4320"/>
        </w:tabs>
        <w:spacing w:after="0" w:line="240" w:lineRule="auto"/>
        <w:ind w:left="360"/>
      </w:pPr>
      <w:r>
        <w:tab/>
        <w:t>Age 65: Pneumonia</w:t>
      </w:r>
    </w:p>
    <w:p w14:paraId="649DD41C" w14:textId="77777777" w:rsidR="003C1E17" w:rsidRDefault="003C1E17" w:rsidP="00D407EC">
      <w:pPr>
        <w:tabs>
          <w:tab w:val="left" w:pos="900"/>
          <w:tab w:val="left" w:pos="4320"/>
        </w:tabs>
        <w:spacing w:after="0" w:line="240" w:lineRule="auto"/>
        <w:ind w:left="360"/>
      </w:pPr>
    </w:p>
    <w:p w14:paraId="68AE72CA" w14:textId="77777777" w:rsidR="003C1E17" w:rsidRDefault="003C1E17" w:rsidP="00D407EC">
      <w:pPr>
        <w:tabs>
          <w:tab w:val="left" w:pos="900"/>
          <w:tab w:val="left" w:pos="4320"/>
        </w:tabs>
        <w:spacing w:after="0" w:line="240" w:lineRule="auto"/>
        <w:ind w:left="360"/>
      </w:pPr>
      <w:r>
        <w:t xml:space="preserve">MRI: </w:t>
      </w:r>
    </w:p>
    <w:p w14:paraId="6C517071" w14:textId="5EADDBA8" w:rsidR="003C1E17" w:rsidRDefault="003C1E17" w:rsidP="00D407EC">
      <w:pPr>
        <w:tabs>
          <w:tab w:val="left" w:pos="900"/>
          <w:tab w:val="left" w:pos="4320"/>
        </w:tabs>
        <w:spacing w:after="0" w:line="240" w:lineRule="auto"/>
        <w:ind w:left="360"/>
      </w:pPr>
      <w:r>
        <w:tab/>
        <w:t>Age 57: Brain atrophy;</w:t>
      </w:r>
    </w:p>
    <w:p w14:paraId="1D1DB6DC" w14:textId="77777777" w:rsidR="003C1E17" w:rsidRDefault="003C1E17" w:rsidP="00D407EC">
      <w:pPr>
        <w:tabs>
          <w:tab w:val="left" w:pos="900"/>
          <w:tab w:val="left" w:pos="4320"/>
        </w:tabs>
        <w:spacing w:after="0" w:line="240" w:lineRule="auto"/>
        <w:ind w:left="360"/>
      </w:pPr>
    </w:p>
    <w:p w14:paraId="348DCC9D" w14:textId="77777777" w:rsidR="003C1E17" w:rsidRDefault="003C1E17" w:rsidP="00D407EC">
      <w:pPr>
        <w:tabs>
          <w:tab w:val="left" w:pos="900"/>
          <w:tab w:val="left" w:pos="4320"/>
        </w:tabs>
        <w:spacing w:after="0" w:line="240" w:lineRule="auto"/>
        <w:ind w:left="360"/>
      </w:pPr>
      <w:r>
        <w:t>SPECT:</w:t>
      </w:r>
    </w:p>
    <w:p w14:paraId="71F96612" w14:textId="7F1E5950" w:rsidR="003C1E17" w:rsidRDefault="003C1E17" w:rsidP="00D407EC">
      <w:pPr>
        <w:tabs>
          <w:tab w:val="left" w:pos="900"/>
          <w:tab w:val="left" w:pos="4320"/>
        </w:tabs>
        <w:spacing w:after="0" w:line="240" w:lineRule="auto"/>
        <w:ind w:left="360"/>
      </w:pPr>
      <w:r>
        <w:tab/>
        <w:t>Age 57: hypometabolism in medial temporal lobe bilaterally.</w:t>
      </w:r>
    </w:p>
    <w:p w14:paraId="1D586E2B" w14:textId="77777777" w:rsidR="003C1E17" w:rsidRDefault="003C1E17" w:rsidP="00D407EC">
      <w:pPr>
        <w:tabs>
          <w:tab w:val="left" w:pos="900"/>
          <w:tab w:val="left" w:pos="4320"/>
        </w:tabs>
        <w:spacing w:after="0" w:line="240" w:lineRule="auto"/>
        <w:ind w:left="360"/>
      </w:pPr>
    </w:p>
    <w:p w14:paraId="21A19343" w14:textId="77777777" w:rsidR="00D407EC" w:rsidRDefault="00D407EC" w:rsidP="00D407EC">
      <w:pPr>
        <w:pageBreakBefore/>
        <w:tabs>
          <w:tab w:val="left" w:pos="900"/>
        </w:tabs>
        <w:spacing w:after="0" w:line="240" w:lineRule="auto"/>
        <w:ind w:left="1714" w:hanging="1354"/>
      </w:pPr>
    </w:p>
    <w:p w14:paraId="4E9B2424" w14:textId="7DE3AD16" w:rsidR="00D407EC" w:rsidRDefault="00D407EC" w:rsidP="00D407EC">
      <w:pPr>
        <w:tabs>
          <w:tab w:val="left" w:pos="900"/>
        </w:tabs>
        <w:spacing w:after="0" w:line="240" w:lineRule="auto"/>
        <w:ind w:left="1710" w:hanging="1350"/>
      </w:pPr>
      <w:r>
        <w:t xml:space="preserve">Control 3 </w:t>
      </w:r>
    </w:p>
    <w:p w14:paraId="3E039E08" w14:textId="77777777" w:rsidR="003F7F83" w:rsidRDefault="003F7F83" w:rsidP="00D407EC">
      <w:pPr>
        <w:tabs>
          <w:tab w:val="left" w:pos="900"/>
        </w:tabs>
        <w:spacing w:after="0" w:line="240" w:lineRule="auto"/>
        <w:ind w:left="1710" w:hanging="1350"/>
      </w:pPr>
    </w:p>
    <w:p w14:paraId="30C658C3" w14:textId="004C4734" w:rsidR="00D407EC" w:rsidRDefault="00D407EC" w:rsidP="00D407EC">
      <w:pPr>
        <w:tabs>
          <w:tab w:val="left" w:pos="900"/>
        </w:tabs>
        <w:spacing w:after="0" w:line="240" w:lineRule="auto"/>
        <w:ind w:left="1710" w:hanging="1350"/>
      </w:pPr>
      <w:r>
        <w:t>Age at Initial Neurological Exam:</w:t>
      </w:r>
      <w:r>
        <w:tab/>
      </w:r>
      <w:r w:rsidR="00CD6CBD">
        <w:t>67 Years</w:t>
      </w:r>
    </w:p>
    <w:p w14:paraId="444808F5" w14:textId="05424E09" w:rsidR="00D407EC" w:rsidRDefault="00D407EC" w:rsidP="00D407EC">
      <w:pPr>
        <w:tabs>
          <w:tab w:val="left" w:pos="900"/>
          <w:tab w:val="left" w:pos="4320"/>
        </w:tabs>
        <w:spacing w:after="0" w:line="240" w:lineRule="auto"/>
        <w:ind w:left="1710" w:hanging="1350"/>
      </w:pPr>
      <w:r>
        <w:t>Disease Duration:</w:t>
      </w:r>
      <w:r>
        <w:tab/>
        <w:t>3 Months</w:t>
      </w:r>
    </w:p>
    <w:p w14:paraId="1A8C69DC" w14:textId="7A6E82DE" w:rsidR="00D407EC" w:rsidRDefault="00D407EC" w:rsidP="00D407EC">
      <w:pPr>
        <w:tabs>
          <w:tab w:val="left" w:pos="900"/>
          <w:tab w:val="left" w:pos="4320"/>
        </w:tabs>
        <w:spacing w:after="0" w:line="240" w:lineRule="auto"/>
        <w:ind w:left="1710" w:hanging="1350"/>
      </w:pPr>
      <w:r>
        <w:t>Age at Death:</w:t>
      </w:r>
      <w:r>
        <w:tab/>
      </w:r>
      <w:r w:rsidR="00CD6CBD">
        <w:t>67 Years</w:t>
      </w:r>
    </w:p>
    <w:p w14:paraId="17C5E202" w14:textId="662F988B" w:rsidR="00D407EC" w:rsidRDefault="00D407EC" w:rsidP="00D407EC">
      <w:pPr>
        <w:tabs>
          <w:tab w:val="left" w:pos="900"/>
          <w:tab w:val="left" w:pos="4320"/>
        </w:tabs>
        <w:spacing w:after="0" w:line="240" w:lineRule="auto"/>
        <w:ind w:left="360"/>
      </w:pPr>
      <w:r>
        <w:t>Birth Sex:</w:t>
      </w:r>
      <w:r>
        <w:tab/>
      </w:r>
      <w:r w:rsidR="00CD6CBD">
        <w:t>Male</w:t>
      </w:r>
    </w:p>
    <w:p w14:paraId="1F12007A" w14:textId="0294DFBC" w:rsidR="003E7186" w:rsidRDefault="003E7186" w:rsidP="003E7186">
      <w:pPr>
        <w:tabs>
          <w:tab w:val="left" w:pos="900"/>
          <w:tab w:val="left" w:pos="4320"/>
        </w:tabs>
        <w:spacing w:after="0" w:line="240" w:lineRule="auto"/>
        <w:ind w:left="1710" w:hanging="1350"/>
      </w:pPr>
      <w:r>
        <w:t>Neuropathologic Diagnosis:</w:t>
      </w:r>
      <w:r>
        <w:tab/>
        <w:t>Creutzfeldt-Jakob Disease</w:t>
      </w:r>
    </w:p>
    <w:p w14:paraId="1D7C2C56" w14:textId="77777777" w:rsidR="00D407EC" w:rsidRDefault="00D407EC" w:rsidP="00D407EC">
      <w:pPr>
        <w:tabs>
          <w:tab w:val="left" w:pos="900"/>
          <w:tab w:val="left" w:pos="4320"/>
        </w:tabs>
        <w:spacing w:after="0" w:line="240" w:lineRule="auto"/>
        <w:ind w:left="360"/>
      </w:pPr>
    </w:p>
    <w:p w14:paraId="3FBDAF44" w14:textId="0B28541F" w:rsidR="00D407EC" w:rsidRDefault="00D407EC" w:rsidP="00D407EC">
      <w:pPr>
        <w:tabs>
          <w:tab w:val="left" w:pos="900"/>
          <w:tab w:val="left" w:pos="4320"/>
        </w:tabs>
        <w:spacing w:after="0" w:line="240" w:lineRule="auto"/>
        <w:ind w:left="360"/>
      </w:pPr>
      <w:r>
        <w:t>Clinical Signs &amp; Symptoms at Onset of Clinical Sig</w:t>
      </w:r>
      <w:r w:rsidR="003A6492">
        <w:t>n</w:t>
      </w:r>
      <w:r>
        <w:t>s:</w:t>
      </w:r>
    </w:p>
    <w:p w14:paraId="6EFBF705" w14:textId="5711C9C9" w:rsidR="00CD6CBD" w:rsidRDefault="00CD6CBD" w:rsidP="00CD6CBD">
      <w:pPr>
        <w:tabs>
          <w:tab w:val="left" w:pos="900"/>
          <w:tab w:val="left" w:pos="4320"/>
        </w:tabs>
        <w:spacing w:after="0" w:line="240" w:lineRule="auto"/>
        <w:ind w:left="360"/>
      </w:pPr>
      <w:r>
        <w:tab/>
        <w:t>Age 67: Cognitive disturbances (Visuospatial and hallucinations) and ataxia</w:t>
      </w:r>
      <w:r w:rsidR="003A6492">
        <w:t>. CSF analysis: RT-QuIC negative.</w:t>
      </w:r>
      <w:r w:rsidR="003A6492" w:rsidRPr="003A6492">
        <w:t xml:space="preserve"> </w:t>
      </w:r>
      <w:r w:rsidR="003A6492">
        <w:t>Olfactory mucosa: RT-QuIC positive.</w:t>
      </w:r>
    </w:p>
    <w:p w14:paraId="6AF99D3D" w14:textId="77777777" w:rsidR="00D407EC" w:rsidRDefault="00D407EC" w:rsidP="00D407EC">
      <w:pPr>
        <w:tabs>
          <w:tab w:val="left" w:pos="900"/>
          <w:tab w:val="left" w:pos="4320"/>
        </w:tabs>
        <w:spacing w:after="0" w:line="240" w:lineRule="auto"/>
        <w:ind w:left="360"/>
      </w:pPr>
    </w:p>
    <w:p w14:paraId="3B16CF19" w14:textId="38EE4B54" w:rsidR="003A6492" w:rsidRDefault="003A6492" w:rsidP="00D407EC">
      <w:pPr>
        <w:tabs>
          <w:tab w:val="left" w:pos="900"/>
          <w:tab w:val="left" w:pos="4320"/>
        </w:tabs>
        <w:spacing w:after="0" w:line="240" w:lineRule="auto"/>
        <w:ind w:left="360"/>
      </w:pPr>
      <w:r>
        <w:t xml:space="preserve">Clinical Signs &amp; Symptoms </w:t>
      </w:r>
      <w:r w:rsidR="00BC23AA">
        <w:t>Progression</w:t>
      </w:r>
    </w:p>
    <w:p w14:paraId="5D9A32BC" w14:textId="03BAD1A9" w:rsidR="003A6492" w:rsidRDefault="003A6492" w:rsidP="00D407EC">
      <w:pPr>
        <w:tabs>
          <w:tab w:val="left" w:pos="900"/>
          <w:tab w:val="left" w:pos="4320"/>
        </w:tabs>
        <w:spacing w:after="0" w:line="240" w:lineRule="auto"/>
        <w:ind w:left="360"/>
      </w:pPr>
      <w:r>
        <w:tab/>
        <w:t>Age 67: Akinetic mutism and myoclonus</w:t>
      </w:r>
    </w:p>
    <w:p w14:paraId="751B0C65" w14:textId="77777777" w:rsidR="00623910" w:rsidRDefault="00623910" w:rsidP="00CD6CD9">
      <w:pPr>
        <w:tabs>
          <w:tab w:val="left" w:pos="900"/>
        </w:tabs>
        <w:spacing w:after="0" w:line="240" w:lineRule="auto"/>
        <w:ind w:left="1710" w:hanging="1350"/>
      </w:pPr>
    </w:p>
    <w:p w14:paraId="0657849A" w14:textId="77777777" w:rsidR="003A6492" w:rsidRDefault="003A6492" w:rsidP="003A6492">
      <w:pPr>
        <w:tabs>
          <w:tab w:val="left" w:pos="900"/>
          <w:tab w:val="left" w:pos="4320"/>
        </w:tabs>
        <w:spacing w:after="0" w:line="240" w:lineRule="auto"/>
        <w:ind w:left="360"/>
      </w:pPr>
      <w:r>
        <w:t>MRI:</w:t>
      </w:r>
    </w:p>
    <w:p w14:paraId="3380EF64" w14:textId="6CB40942" w:rsidR="003A6492" w:rsidRDefault="003A6492" w:rsidP="003A6492">
      <w:pPr>
        <w:tabs>
          <w:tab w:val="left" w:pos="900"/>
          <w:tab w:val="left" w:pos="4320"/>
        </w:tabs>
        <w:spacing w:after="0" w:line="240" w:lineRule="auto"/>
        <w:ind w:left="360"/>
      </w:pPr>
      <w:r>
        <w:tab/>
        <w:t>Age 67: hyperintense signals in basal ganglia and cortical ribbon (temporo-parietal-occipital).</w:t>
      </w:r>
    </w:p>
    <w:p w14:paraId="4B3DB031" w14:textId="77777777" w:rsidR="003A6492" w:rsidRDefault="003A6492" w:rsidP="003A6492">
      <w:pPr>
        <w:tabs>
          <w:tab w:val="left" w:pos="900"/>
          <w:tab w:val="left" w:pos="4320"/>
        </w:tabs>
        <w:spacing w:after="0" w:line="240" w:lineRule="auto"/>
        <w:ind w:left="360"/>
      </w:pPr>
    </w:p>
    <w:p w14:paraId="4EC1AEFC" w14:textId="77777777" w:rsidR="003A6492" w:rsidRDefault="003A6492" w:rsidP="003A6492">
      <w:pPr>
        <w:tabs>
          <w:tab w:val="left" w:pos="900"/>
          <w:tab w:val="left" w:pos="4320"/>
        </w:tabs>
        <w:spacing w:after="0" w:line="240" w:lineRule="auto"/>
        <w:ind w:left="360"/>
      </w:pPr>
      <w:r>
        <w:t xml:space="preserve">EEG: </w:t>
      </w:r>
    </w:p>
    <w:p w14:paraId="746CA14C" w14:textId="7BA00DA7" w:rsidR="003A6492" w:rsidRDefault="003A6492" w:rsidP="003A6492">
      <w:pPr>
        <w:tabs>
          <w:tab w:val="left" w:pos="900"/>
          <w:tab w:val="left" w:pos="4320"/>
        </w:tabs>
        <w:spacing w:after="0" w:line="240" w:lineRule="auto"/>
        <w:ind w:left="360"/>
      </w:pPr>
      <w:r>
        <w:tab/>
        <w:t xml:space="preserve">Age 67: period triphasic, sharp, and slow waves. </w:t>
      </w:r>
    </w:p>
    <w:p w14:paraId="25F079DF" w14:textId="77777777" w:rsidR="003C1E17" w:rsidRDefault="003C1E17" w:rsidP="003C1E17">
      <w:pPr>
        <w:tabs>
          <w:tab w:val="left" w:pos="900"/>
          <w:tab w:val="left" w:pos="4320"/>
        </w:tabs>
        <w:spacing w:after="0" w:line="240" w:lineRule="auto"/>
        <w:ind w:left="360"/>
      </w:pPr>
    </w:p>
    <w:p w14:paraId="15802147" w14:textId="77777777" w:rsidR="003C1E17" w:rsidRPr="00272F0F" w:rsidRDefault="003C1E17" w:rsidP="00272F0F">
      <w:pPr>
        <w:pageBreakBefore/>
        <w:tabs>
          <w:tab w:val="left" w:pos="900"/>
          <w:tab w:val="left" w:pos="4320"/>
        </w:tabs>
        <w:spacing w:after="0" w:line="240" w:lineRule="auto"/>
        <w:ind w:left="360"/>
        <w:rPr>
          <w:b/>
          <w:bCs/>
        </w:rPr>
      </w:pPr>
    </w:p>
    <w:p w14:paraId="572AA219" w14:textId="28237EEF" w:rsidR="00272F0F" w:rsidRDefault="00272F0F" w:rsidP="00CD6CD9">
      <w:pPr>
        <w:tabs>
          <w:tab w:val="left" w:pos="900"/>
        </w:tabs>
        <w:spacing w:after="0" w:line="240" w:lineRule="auto"/>
        <w:ind w:left="1710" w:hanging="1350"/>
      </w:pPr>
      <w:r w:rsidRPr="00272F0F">
        <w:rPr>
          <w:b/>
          <w:bCs/>
        </w:rPr>
        <w:t>REFERENCES</w:t>
      </w:r>
    </w:p>
    <w:p w14:paraId="2E679E95" w14:textId="77777777" w:rsidR="00272F0F" w:rsidRDefault="00272F0F" w:rsidP="00CD6CD9">
      <w:pPr>
        <w:tabs>
          <w:tab w:val="left" w:pos="900"/>
        </w:tabs>
        <w:spacing w:after="0" w:line="240" w:lineRule="auto"/>
        <w:ind w:left="1710" w:hanging="1350"/>
      </w:pPr>
    </w:p>
    <w:p w14:paraId="088EA834" w14:textId="77777777" w:rsidR="00272F0F" w:rsidRPr="00272F0F" w:rsidRDefault="00272F0F" w:rsidP="00272F0F">
      <w:pPr>
        <w:pStyle w:val="EndNoteBibliography"/>
        <w:spacing w:after="0"/>
        <w:ind w:left="720" w:hanging="720"/>
      </w:pPr>
      <w:r>
        <w:fldChar w:fldCharType="begin"/>
      </w:r>
      <w:r>
        <w:instrText xml:space="preserve"> ADDIN EN.REFLIST </w:instrText>
      </w:r>
      <w:r>
        <w:fldChar w:fldCharType="separate"/>
      </w:r>
      <w:r w:rsidRPr="00272F0F">
        <w:t>1.</w:t>
      </w:r>
      <w:r w:rsidRPr="00272F0F">
        <w:tab/>
        <w:t xml:space="preserve">Farlow, M.R., R.D. Yee, S.R. Dlouhy, P.M. Conneally, B. Azzarelli, and B. Ghetti, </w:t>
      </w:r>
      <w:r w:rsidRPr="00272F0F">
        <w:rPr>
          <w:i/>
        </w:rPr>
        <w:t>Gerstmann-Sträussler-Scheinker disease. I. Extending the clinical spectrum.</w:t>
      </w:r>
      <w:r w:rsidRPr="00272F0F">
        <w:t xml:space="preserve"> Neurology, 1989. </w:t>
      </w:r>
      <w:r w:rsidRPr="00272F0F">
        <w:rPr>
          <w:b/>
        </w:rPr>
        <w:t>39</w:t>
      </w:r>
      <w:r w:rsidRPr="00272F0F">
        <w:t>(11): p. 1446–52.DOI: 10.1212/wnl.39.11.1446.</w:t>
      </w:r>
    </w:p>
    <w:p w14:paraId="5AEFCB79" w14:textId="77777777" w:rsidR="00272F0F" w:rsidRPr="00272F0F" w:rsidRDefault="00272F0F" w:rsidP="00272F0F">
      <w:pPr>
        <w:pStyle w:val="EndNoteBibliography"/>
        <w:spacing w:after="0"/>
        <w:ind w:left="720" w:hanging="720"/>
      </w:pPr>
      <w:r w:rsidRPr="00272F0F">
        <w:t>2.</w:t>
      </w:r>
      <w:r w:rsidRPr="00272F0F">
        <w:tab/>
        <w:t xml:space="preserve">Risacher, S.L., M.R. Farlow, D.R. Bateman, F. Epperson, E.F. Tallman, R. Richardson, J.R. Murrell, F.W. Unverzagt, L.G. Apostolova, J.M. Bonnin, B. Ghetti, and A.J. Saykin, </w:t>
      </w:r>
      <w:r w:rsidRPr="00272F0F">
        <w:rPr>
          <w:i/>
        </w:rPr>
        <w:t>Detection of tau in Gerstmann-Sträussler-Scheinker disease (PRNP F198S) by [(18)F]Flortaucipir PET.</w:t>
      </w:r>
      <w:r w:rsidRPr="00272F0F">
        <w:t xml:space="preserve"> Acta Neuropathol Commun, 2018. </w:t>
      </w:r>
      <w:r w:rsidRPr="00272F0F">
        <w:rPr>
          <w:b/>
        </w:rPr>
        <w:t>6</w:t>
      </w:r>
      <w:r w:rsidRPr="00272F0F">
        <w:t>(1): p. 114.DOI: 10.1186/s40478-018-0608-z.</w:t>
      </w:r>
    </w:p>
    <w:p w14:paraId="133CF39D" w14:textId="77777777" w:rsidR="00272F0F" w:rsidRPr="00272F0F" w:rsidRDefault="00272F0F" w:rsidP="00272F0F">
      <w:pPr>
        <w:pStyle w:val="EndNoteBibliography"/>
        <w:ind w:left="720" w:hanging="720"/>
      </w:pPr>
      <w:r w:rsidRPr="00272F0F">
        <w:t>3.</w:t>
      </w:r>
      <w:r w:rsidRPr="00272F0F">
        <w:tab/>
        <w:t xml:space="preserve">Yee, R.D., M.R. Farlow, D.A. Suzuki, K.F. Betelak, and B. Ghetti, </w:t>
      </w:r>
      <w:r w:rsidRPr="00272F0F">
        <w:rPr>
          <w:i/>
        </w:rPr>
        <w:t>Abnormal eye movements in Gerstmann-Sträussler-Scheinker disease.</w:t>
      </w:r>
      <w:r w:rsidRPr="00272F0F">
        <w:t xml:space="preserve"> Arch Ophthalmol, 1992. </w:t>
      </w:r>
      <w:r w:rsidRPr="00272F0F">
        <w:rPr>
          <w:b/>
        </w:rPr>
        <w:t>110</w:t>
      </w:r>
      <w:r w:rsidRPr="00272F0F">
        <w:t>(1): p. 68–74.DOI: 10.1001/archopht.1992.01080130070028.</w:t>
      </w:r>
    </w:p>
    <w:p w14:paraId="73FC0248" w14:textId="73976CFC" w:rsidR="003C1E17" w:rsidRDefault="00272F0F" w:rsidP="00CD6CD9">
      <w:pPr>
        <w:tabs>
          <w:tab w:val="left" w:pos="900"/>
        </w:tabs>
        <w:spacing w:after="0" w:line="240" w:lineRule="auto"/>
        <w:ind w:left="1710" w:hanging="1350"/>
      </w:pPr>
      <w:r>
        <w:fldChar w:fldCharType="end"/>
      </w:r>
    </w:p>
    <w:sectPr w:rsidR="003C1E17" w:rsidSect="00751C2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s255txctpf06e9asevspd92a5dtx52p55v&quot;&gt;RetinaReferenceList&lt;record-ids&gt;&lt;item&gt;6&lt;/item&gt;&lt;item&gt;46&lt;/item&gt;&lt;item&gt;60&lt;/item&gt;&lt;/record-ids&gt;&lt;/item&gt;&lt;/Libraries&gt;"/>
  </w:docVars>
  <w:rsids>
    <w:rsidRoot w:val="00751C25"/>
    <w:rsid w:val="0003769D"/>
    <w:rsid w:val="000958B4"/>
    <w:rsid w:val="000D13C6"/>
    <w:rsid w:val="000E74A5"/>
    <w:rsid w:val="000F5DB7"/>
    <w:rsid w:val="00112FFC"/>
    <w:rsid w:val="001C4D0D"/>
    <w:rsid w:val="001E0FF4"/>
    <w:rsid w:val="00272F0F"/>
    <w:rsid w:val="00273563"/>
    <w:rsid w:val="003770AA"/>
    <w:rsid w:val="003A6492"/>
    <w:rsid w:val="003B2323"/>
    <w:rsid w:val="003C1E17"/>
    <w:rsid w:val="003C664B"/>
    <w:rsid w:val="003E7186"/>
    <w:rsid w:val="003F7F83"/>
    <w:rsid w:val="00413C4E"/>
    <w:rsid w:val="00420839"/>
    <w:rsid w:val="00421256"/>
    <w:rsid w:val="00433F49"/>
    <w:rsid w:val="0048706E"/>
    <w:rsid w:val="00506575"/>
    <w:rsid w:val="00535A62"/>
    <w:rsid w:val="005434C5"/>
    <w:rsid w:val="00545167"/>
    <w:rsid w:val="00552703"/>
    <w:rsid w:val="00560FAB"/>
    <w:rsid w:val="005620C4"/>
    <w:rsid w:val="005716B4"/>
    <w:rsid w:val="00581C9F"/>
    <w:rsid w:val="005C0A54"/>
    <w:rsid w:val="00603E6B"/>
    <w:rsid w:val="00623910"/>
    <w:rsid w:val="00660C99"/>
    <w:rsid w:val="006866B2"/>
    <w:rsid w:val="006E2946"/>
    <w:rsid w:val="006E7FEA"/>
    <w:rsid w:val="007135C4"/>
    <w:rsid w:val="00720C26"/>
    <w:rsid w:val="00742D52"/>
    <w:rsid w:val="00751C25"/>
    <w:rsid w:val="007A1178"/>
    <w:rsid w:val="007A34BD"/>
    <w:rsid w:val="007F16F4"/>
    <w:rsid w:val="007F406F"/>
    <w:rsid w:val="00835406"/>
    <w:rsid w:val="00881588"/>
    <w:rsid w:val="00882512"/>
    <w:rsid w:val="008D1279"/>
    <w:rsid w:val="00914BA2"/>
    <w:rsid w:val="00934478"/>
    <w:rsid w:val="00953B28"/>
    <w:rsid w:val="00973260"/>
    <w:rsid w:val="009775B2"/>
    <w:rsid w:val="009D0883"/>
    <w:rsid w:val="00A1186A"/>
    <w:rsid w:val="00A44A37"/>
    <w:rsid w:val="00A61E7A"/>
    <w:rsid w:val="00A6236E"/>
    <w:rsid w:val="00A67180"/>
    <w:rsid w:val="00A72317"/>
    <w:rsid w:val="00AA6C04"/>
    <w:rsid w:val="00AF5980"/>
    <w:rsid w:val="00B30AFC"/>
    <w:rsid w:val="00B536E9"/>
    <w:rsid w:val="00B94EAC"/>
    <w:rsid w:val="00BA0608"/>
    <w:rsid w:val="00BA0B99"/>
    <w:rsid w:val="00BC23AA"/>
    <w:rsid w:val="00BF1002"/>
    <w:rsid w:val="00C6278B"/>
    <w:rsid w:val="00CD6CBD"/>
    <w:rsid w:val="00CD6CD9"/>
    <w:rsid w:val="00CF094D"/>
    <w:rsid w:val="00CF49A0"/>
    <w:rsid w:val="00D010FE"/>
    <w:rsid w:val="00D258A4"/>
    <w:rsid w:val="00D32176"/>
    <w:rsid w:val="00D407EC"/>
    <w:rsid w:val="00DC1F48"/>
    <w:rsid w:val="00E03244"/>
    <w:rsid w:val="00E31C51"/>
    <w:rsid w:val="00E40948"/>
    <w:rsid w:val="00E613CA"/>
    <w:rsid w:val="00E745D7"/>
    <w:rsid w:val="00EB1100"/>
    <w:rsid w:val="00F24F42"/>
    <w:rsid w:val="00F506CE"/>
    <w:rsid w:val="00F82F5C"/>
    <w:rsid w:val="00F85181"/>
    <w:rsid w:val="00F86829"/>
    <w:rsid w:val="00FB7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3A0A2"/>
  <w15:chartTrackingRefBased/>
  <w15:docId w15:val="{BBF01D37-CA54-3543-BDFD-0B8F00A65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A62"/>
  </w:style>
  <w:style w:type="paragraph" w:styleId="Heading1">
    <w:name w:val="heading 1"/>
    <w:basedOn w:val="Normal"/>
    <w:next w:val="Normal"/>
    <w:link w:val="Heading1Char"/>
    <w:uiPriority w:val="9"/>
    <w:qFormat/>
    <w:rsid w:val="00751C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1C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1C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1C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1C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1C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1C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1C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1C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C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1C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1C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1C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1C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1C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1C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1C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1C25"/>
    <w:rPr>
      <w:rFonts w:eastAsiaTheme="majorEastAsia" w:cstheme="majorBidi"/>
      <w:color w:val="272727" w:themeColor="text1" w:themeTint="D8"/>
    </w:rPr>
  </w:style>
  <w:style w:type="paragraph" w:styleId="Title">
    <w:name w:val="Title"/>
    <w:basedOn w:val="Normal"/>
    <w:next w:val="Normal"/>
    <w:link w:val="TitleChar"/>
    <w:uiPriority w:val="10"/>
    <w:qFormat/>
    <w:rsid w:val="00751C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1C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1C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1C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1C25"/>
    <w:pPr>
      <w:spacing w:before="160"/>
      <w:jc w:val="center"/>
    </w:pPr>
    <w:rPr>
      <w:i/>
      <w:iCs/>
      <w:color w:val="404040" w:themeColor="text1" w:themeTint="BF"/>
    </w:rPr>
  </w:style>
  <w:style w:type="character" w:customStyle="1" w:styleId="QuoteChar">
    <w:name w:val="Quote Char"/>
    <w:basedOn w:val="DefaultParagraphFont"/>
    <w:link w:val="Quote"/>
    <w:uiPriority w:val="29"/>
    <w:rsid w:val="00751C25"/>
    <w:rPr>
      <w:i/>
      <w:iCs/>
      <w:color w:val="404040" w:themeColor="text1" w:themeTint="BF"/>
    </w:rPr>
  </w:style>
  <w:style w:type="paragraph" w:styleId="ListParagraph">
    <w:name w:val="List Paragraph"/>
    <w:basedOn w:val="Normal"/>
    <w:uiPriority w:val="34"/>
    <w:qFormat/>
    <w:rsid w:val="00751C25"/>
    <w:pPr>
      <w:ind w:left="720"/>
      <w:contextualSpacing/>
    </w:pPr>
  </w:style>
  <w:style w:type="character" w:styleId="IntenseEmphasis">
    <w:name w:val="Intense Emphasis"/>
    <w:basedOn w:val="DefaultParagraphFont"/>
    <w:uiPriority w:val="21"/>
    <w:qFormat/>
    <w:rsid w:val="00751C25"/>
    <w:rPr>
      <w:i/>
      <w:iCs/>
      <w:color w:val="0F4761" w:themeColor="accent1" w:themeShade="BF"/>
    </w:rPr>
  </w:style>
  <w:style w:type="paragraph" w:styleId="IntenseQuote">
    <w:name w:val="Intense Quote"/>
    <w:basedOn w:val="Normal"/>
    <w:next w:val="Normal"/>
    <w:link w:val="IntenseQuoteChar"/>
    <w:uiPriority w:val="30"/>
    <w:qFormat/>
    <w:rsid w:val="00751C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1C25"/>
    <w:rPr>
      <w:i/>
      <w:iCs/>
      <w:color w:val="0F4761" w:themeColor="accent1" w:themeShade="BF"/>
    </w:rPr>
  </w:style>
  <w:style w:type="character" w:styleId="IntenseReference">
    <w:name w:val="Intense Reference"/>
    <w:basedOn w:val="DefaultParagraphFont"/>
    <w:uiPriority w:val="32"/>
    <w:qFormat/>
    <w:rsid w:val="00751C2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72F0F"/>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72F0F"/>
    <w:rPr>
      <w:rFonts w:ascii="Aptos" w:hAnsi="Aptos"/>
      <w:noProof/>
    </w:rPr>
  </w:style>
  <w:style w:type="paragraph" w:customStyle="1" w:styleId="EndNoteBibliography">
    <w:name w:val="EndNote Bibliography"/>
    <w:basedOn w:val="Normal"/>
    <w:link w:val="EndNoteBibliographyChar"/>
    <w:rsid w:val="00272F0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72F0F"/>
    <w:rPr>
      <w:rFonts w:ascii="Aptos" w:hAnsi="Aptos"/>
      <w:noProof/>
    </w:rPr>
  </w:style>
  <w:style w:type="paragraph" w:styleId="Revision">
    <w:name w:val="Revision"/>
    <w:hidden/>
    <w:uiPriority w:val="99"/>
    <w:semiHidden/>
    <w:rsid w:val="00581C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494</Words>
  <Characters>1991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tti, Bernardino</dc:creator>
  <cp:keywords/>
  <dc:description/>
  <cp:lastModifiedBy>Ghetti, Bernardino</cp:lastModifiedBy>
  <cp:revision>2</cp:revision>
  <dcterms:created xsi:type="dcterms:W3CDTF">2026-06-30T20:45:00Z</dcterms:created>
  <dcterms:modified xsi:type="dcterms:W3CDTF">2026-06-30T20:45:00Z</dcterms:modified>
</cp:coreProperties>
</file>